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2CE60" w14:textId="4F4668D4" w:rsidR="00A47989" w:rsidRPr="0030693D" w:rsidRDefault="00312608" w:rsidP="00BF7067">
      <w:pPr>
        <w:spacing w:line="240" w:lineRule="auto"/>
        <w:jc w:val="center"/>
        <w:rPr>
          <w:rFonts w:ascii="Franklin Gothic Book" w:hAnsi="Franklin Gothic Book"/>
          <w:b/>
          <w:bCs/>
        </w:rPr>
      </w:pPr>
      <w:r w:rsidRPr="0030693D">
        <w:rPr>
          <w:rFonts w:ascii="Franklin Gothic Book" w:hAnsi="Franklin Gothic Book"/>
          <w:b/>
          <w:bCs/>
        </w:rPr>
        <w:t>Briefing Note for the Dean and Vice-Provost, Graduate and Postdoctoral Studies</w:t>
      </w:r>
      <w:r w:rsidR="00DF5A22">
        <w:rPr>
          <w:rFonts w:ascii="Franklin Gothic Book" w:hAnsi="Franklin Gothic Book"/>
          <w:b/>
          <w:bCs/>
        </w:rPr>
        <w:t xml:space="preserve"> (G+PS)</w:t>
      </w:r>
      <w:r w:rsidRPr="0030693D">
        <w:rPr>
          <w:rFonts w:ascii="Franklin Gothic Book" w:hAnsi="Franklin Gothic Book"/>
          <w:b/>
          <w:bCs/>
        </w:rPr>
        <w:t>, UBC</w:t>
      </w:r>
    </w:p>
    <w:p w14:paraId="2295F444" w14:textId="7D0F9EFC" w:rsidR="005C77FB" w:rsidRPr="0030693D" w:rsidRDefault="005C77FB" w:rsidP="00BF7067">
      <w:pPr>
        <w:pBdr>
          <w:bottom w:val="single" w:sz="6" w:space="1" w:color="auto"/>
        </w:pBdr>
        <w:spacing w:after="0" w:line="240" w:lineRule="auto"/>
        <w:rPr>
          <w:rFonts w:ascii="Franklin Gothic Book" w:hAnsi="Franklin Gothic Book"/>
          <w:b/>
          <w:bCs/>
          <w:smallCaps/>
        </w:rPr>
      </w:pPr>
      <w:r w:rsidRPr="0030693D">
        <w:rPr>
          <w:rFonts w:ascii="Franklin Gothic Book" w:hAnsi="Franklin Gothic Book"/>
          <w:b/>
          <w:bCs/>
          <w:smallCaps/>
        </w:rPr>
        <w:t>Purpose</w:t>
      </w:r>
    </w:p>
    <w:p w14:paraId="03D2D254" w14:textId="026650FB" w:rsidR="005C77FB" w:rsidRPr="0030693D" w:rsidRDefault="005C77FB" w:rsidP="00BF7067">
      <w:pPr>
        <w:spacing w:line="240" w:lineRule="auto"/>
        <w:rPr>
          <w:rFonts w:ascii="Franklin Gothic Book" w:hAnsi="Franklin Gothic Book"/>
        </w:rPr>
      </w:pPr>
      <w:r w:rsidRPr="0030693D">
        <w:rPr>
          <w:rFonts w:ascii="Franklin Gothic Book" w:hAnsi="Franklin Gothic Book"/>
        </w:rPr>
        <w:t>T</w:t>
      </w:r>
      <w:r w:rsidR="008C369D" w:rsidRPr="0030693D">
        <w:rPr>
          <w:rFonts w:ascii="Franklin Gothic Book" w:hAnsi="Franklin Gothic Book"/>
        </w:rPr>
        <w:t>o</w:t>
      </w:r>
      <w:r w:rsidR="0062274F" w:rsidRPr="0030693D">
        <w:rPr>
          <w:rFonts w:ascii="Franklin Gothic Book" w:hAnsi="Franklin Gothic Book"/>
        </w:rPr>
        <w:t xml:space="preserve"> present options</w:t>
      </w:r>
      <w:r w:rsidR="00BA7D61" w:rsidRPr="0030693D">
        <w:rPr>
          <w:rFonts w:ascii="Franklin Gothic Book" w:hAnsi="Franklin Gothic Book"/>
        </w:rPr>
        <w:t xml:space="preserve"> for how G+PS can support </w:t>
      </w:r>
      <w:r w:rsidR="00525709" w:rsidRPr="0030693D">
        <w:rPr>
          <w:rFonts w:ascii="Franklin Gothic Book" w:hAnsi="Franklin Gothic Book"/>
        </w:rPr>
        <w:t>development of an</w:t>
      </w:r>
      <w:r w:rsidR="00F365F3" w:rsidRPr="0030693D">
        <w:rPr>
          <w:rFonts w:ascii="Franklin Gothic Book" w:hAnsi="Franklin Gothic Book"/>
        </w:rPr>
        <w:t xml:space="preserve"> </w:t>
      </w:r>
      <w:r w:rsidR="000C7A10" w:rsidRPr="0030693D">
        <w:rPr>
          <w:rFonts w:ascii="Franklin Gothic Book" w:hAnsi="Franklin Gothic Book"/>
        </w:rPr>
        <w:t>intergenerational</w:t>
      </w:r>
      <w:r w:rsidR="00F365F3" w:rsidRPr="0030693D">
        <w:rPr>
          <w:rFonts w:ascii="Franklin Gothic Book" w:hAnsi="Franklin Gothic Book"/>
        </w:rPr>
        <w:t xml:space="preserve"> </w:t>
      </w:r>
      <w:r w:rsidR="00E3459F" w:rsidRPr="0030693D">
        <w:rPr>
          <w:rFonts w:ascii="Franklin Gothic Book" w:hAnsi="Franklin Gothic Book"/>
        </w:rPr>
        <w:t>co-living</w:t>
      </w:r>
      <w:r w:rsidR="00F365F3" w:rsidRPr="0030693D">
        <w:rPr>
          <w:rFonts w:ascii="Franklin Gothic Book" w:hAnsi="Franklin Gothic Book"/>
        </w:rPr>
        <w:t xml:space="preserve"> program</w:t>
      </w:r>
      <w:r w:rsidR="0062274F" w:rsidRPr="0030693D">
        <w:rPr>
          <w:rFonts w:ascii="Franklin Gothic Book" w:hAnsi="Franklin Gothic Book"/>
        </w:rPr>
        <w:t xml:space="preserve"> as an affordable and community-minded housing option</w:t>
      </w:r>
      <w:r w:rsidR="00F365F3" w:rsidRPr="0030693D">
        <w:rPr>
          <w:rFonts w:ascii="Franklin Gothic Book" w:hAnsi="Franklin Gothic Book"/>
        </w:rPr>
        <w:t xml:space="preserve"> for graduate students at UBC Vancouver</w:t>
      </w:r>
      <w:r w:rsidR="008C0551" w:rsidRPr="0030693D">
        <w:rPr>
          <w:rFonts w:ascii="Franklin Gothic Book" w:hAnsi="Franklin Gothic Book"/>
        </w:rPr>
        <w:t xml:space="preserve">. </w:t>
      </w:r>
    </w:p>
    <w:p w14:paraId="4370EB30" w14:textId="4677D101" w:rsidR="001932B6" w:rsidRPr="0030693D" w:rsidRDefault="005C77FB" w:rsidP="00BF7067">
      <w:pPr>
        <w:pBdr>
          <w:bottom w:val="single" w:sz="6" w:space="1" w:color="auto"/>
        </w:pBdr>
        <w:spacing w:after="0" w:line="240" w:lineRule="auto"/>
        <w:rPr>
          <w:rFonts w:ascii="Franklin Gothic Book" w:hAnsi="Franklin Gothic Book"/>
          <w:b/>
          <w:bCs/>
          <w:smallCaps/>
        </w:rPr>
      </w:pPr>
      <w:r w:rsidRPr="0030693D">
        <w:rPr>
          <w:rFonts w:ascii="Franklin Gothic Book" w:hAnsi="Franklin Gothic Book"/>
          <w:b/>
          <w:bCs/>
        </w:rPr>
        <w:t>B</w:t>
      </w:r>
      <w:r w:rsidRPr="0030693D">
        <w:rPr>
          <w:rFonts w:ascii="Franklin Gothic Book" w:hAnsi="Franklin Gothic Book"/>
          <w:b/>
          <w:bCs/>
          <w:smallCaps/>
        </w:rPr>
        <w:t>ackground</w:t>
      </w:r>
    </w:p>
    <w:p w14:paraId="6F6C3958" w14:textId="2E17C3F7" w:rsidR="003D57B2" w:rsidRPr="0030693D" w:rsidRDefault="002445B8" w:rsidP="00BF7067">
      <w:pPr>
        <w:spacing w:line="240" w:lineRule="auto"/>
        <w:rPr>
          <w:rFonts w:ascii="Franklin Gothic Book" w:hAnsi="Franklin Gothic Book"/>
        </w:rPr>
      </w:pPr>
      <w:r w:rsidRPr="0030693D">
        <w:rPr>
          <w:rFonts w:ascii="Franklin Gothic Book" w:hAnsi="Franklin Gothic Book"/>
        </w:rPr>
        <w:t>A</w:t>
      </w:r>
      <w:r w:rsidR="009135A2" w:rsidRPr="0030693D">
        <w:rPr>
          <w:rFonts w:ascii="Franklin Gothic Book" w:hAnsi="Franklin Gothic Book"/>
        </w:rPr>
        <w:t xml:space="preserve"> 2018 survey</w:t>
      </w:r>
      <w:r w:rsidR="00525709" w:rsidRPr="0030693D">
        <w:rPr>
          <w:rFonts w:ascii="Franklin Gothic Book" w:hAnsi="Franklin Gothic Book"/>
        </w:rPr>
        <w:t xml:space="preserve"> of UBC graduate students</w:t>
      </w:r>
      <w:r w:rsidRPr="0030693D">
        <w:rPr>
          <w:rFonts w:ascii="Franklin Gothic Book" w:hAnsi="Franklin Gothic Book"/>
        </w:rPr>
        <w:t xml:space="preserve"> found</w:t>
      </w:r>
      <w:r w:rsidR="00284D1B" w:rsidRPr="0030693D">
        <w:rPr>
          <w:rFonts w:ascii="Franklin Gothic Book" w:hAnsi="Franklin Gothic Book"/>
        </w:rPr>
        <w:t xml:space="preserve"> 91% of </w:t>
      </w:r>
      <w:r w:rsidR="00525709" w:rsidRPr="0030693D">
        <w:rPr>
          <w:rFonts w:ascii="Franklin Gothic Book" w:hAnsi="Franklin Gothic Book"/>
        </w:rPr>
        <w:t xml:space="preserve">respondents </w:t>
      </w:r>
      <w:r w:rsidR="00284D1B" w:rsidRPr="0030693D">
        <w:rPr>
          <w:rFonts w:ascii="Franklin Gothic Book" w:hAnsi="Franklin Gothic Book"/>
        </w:rPr>
        <w:t>were dissatisfied with their cost of livi</w:t>
      </w:r>
      <w:r w:rsidR="00393915" w:rsidRPr="0030693D">
        <w:rPr>
          <w:rFonts w:ascii="Franklin Gothic Book" w:hAnsi="Franklin Gothic Book"/>
        </w:rPr>
        <w:t>ng</w:t>
      </w:r>
      <w:r w:rsidR="0043560A" w:rsidRPr="0030693D">
        <w:rPr>
          <w:rFonts w:ascii="Franklin Gothic Book" w:hAnsi="Franklin Gothic Book"/>
        </w:rPr>
        <w:t xml:space="preserve"> and </w:t>
      </w:r>
      <w:r w:rsidR="00393915" w:rsidRPr="0030693D">
        <w:rPr>
          <w:rFonts w:ascii="Franklin Gothic Book" w:hAnsi="Franklin Gothic Book"/>
        </w:rPr>
        <w:t xml:space="preserve">one in 10 </w:t>
      </w:r>
      <w:r w:rsidR="0043560A" w:rsidRPr="0030693D">
        <w:rPr>
          <w:rFonts w:ascii="Franklin Gothic Book" w:hAnsi="Franklin Gothic Book"/>
        </w:rPr>
        <w:t>respondents</w:t>
      </w:r>
      <w:r w:rsidR="00393915" w:rsidRPr="0030693D">
        <w:rPr>
          <w:rFonts w:ascii="Franklin Gothic Book" w:hAnsi="Franklin Gothic Book"/>
        </w:rPr>
        <w:t xml:space="preserve"> consider</w:t>
      </w:r>
      <w:r w:rsidR="000101E4" w:rsidRPr="0030693D">
        <w:rPr>
          <w:rFonts w:ascii="Franklin Gothic Book" w:hAnsi="Franklin Gothic Book"/>
        </w:rPr>
        <w:t>ed</w:t>
      </w:r>
      <w:r w:rsidR="00393915" w:rsidRPr="0030693D">
        <w:rPr>
          <w:rFonts w:ascii="Franklin Gothic Book" w:hAnsi="Franklin Gothic Book"/>
        </w:rPr>
        <w:t xml:space="preserve"> </w:t>
      </w:r>
      <w:r w:rsidR="008B5F0D">
        <w:rPr>
          <w:rFonts w:ascii="Franklin Gothic Book" w:hAnsi="Franklin Gothic Book"/>
        </w:rPr>
        <w:t>dropping out</w:t>
      </w:r>
      <w:r w:rsidR="002E5C3C">
        <w:rPr>
          <w:rFonts w:ascii="Franklin Gothic Book" w:hAnsi="Franklin Gothic Book"/>
        </w:rPr>
        <w:t xml:space="preserve"> </w:t>
      </w:r>
      <w:r w:rsidR="000101E4" w:rsidRPr="0030693D">
        <w:rPr>
          <w:rFonts w:ascii="Franklin Gothic Book" w:hAnsi="Franklin Gothic Book"/>
        </w:rPr>
        <w:t>due to</w:t>
      </w:r>
      <w:r w:rsidR="008B5F0D">
        <w:rPr>
          <w:rFonts w:ascii="Franklin Gothic Book" w:hAnsi="Franklin Gothic Book"/>
        </w:rPr>
        <w:t xml:space="preserve"> financial</w:t>
      </w:r>
      <w:r w:rsidR="000101E4" w:rsidRPr="0030693D">
        <w:rPr>
          <w:rFonts w:ascii="Franklin Gothic Book" w:hAnsi="Franklin Gothic Book"/>
        </w:rPr>
        <w:t xml:space="preserve"> stress</w:t>
      </w:r>
      <w:r w:rsidR="0043560A" w:rsidRPr="0030693D">
        <w:rPr>
          <w:rFonts w:ascii="Franklin Gothic Book" w:hAnsi="Franklin Gothic Book"/>
        </w:rPr>
        <w:t>.</w:t>
      </w:r>
      <w:r w:rsidR="007132FE" w:rsidRPr="0030693D">
        <w:rPr>
          <w:rFonts w:ascii="Franklin Gothic Book" w:hAnsi="Franklin Gothic Book"/>
        </w:rPr>
        <w:fldChar w:fldCharType="begin"/>
      </w:r>
      <w:r w:rsidR="007132FE" w:rsidRPr="0030693D">
        <w:rPr>
          <w:rFonts w:ascii="Franklin Gothic Book" w:hAnsi="Franklin Gothic Book"/>
        </w:rPr>
        <w:instrText xml:space="preserve"> ADDIN ZOTERO_ITEM CSL_CITATION {"citationID":"Cx27O8Qn","properties":{"formattedCitation":"(1)","plainCitation":"(1)","noteIndex":0},"citationItems":[{"id":3572,"uris":["http://zotero.org/users/3434764/items/69MF8HVB"],"uri":["http://zotero.org/users/3434764/items/69MF8HVB"],"itemData":{"id":3572,"type":"report","event-place":"Vancouver, BC","publisher":"Graduate Student Society of UBC Vancouver","publisher-place":"Vancouver, BC","title":"Graduate Student Satisfaction Survey 2017-2018: Summary Report &amp; Recommendations","URL":"http://gss.ubc.ca/wp-content/uploads/2019/10/GSSStudentSurveySummary2018.pdf","author":[{"literal":"Graduate Student Society"}],"issued":{"date-parts":[["2018",5]]}}}],"schema":"https://github.com/citation-style-language/schema/raw/master/csl-citation.json"} </w:instrText>
      </w:r>
      <w:r w:rsidR="007132FE" w:rsidRPr="0030693D">
        <w:rPr>
          <w:rFonts w:ascii="Franklin Gothic Book" w:hAnsi="Franklin Gothic Book"/>
        </w:rPr>
        <w:fldChar w:fldCharType="separate"/>
      </w:r>
      <w:r w:rsidR="007132FE" w:rsidRPr="0030693D">
        <w:rPr>
          <w:rFonts w:ascii="Franklin Gothic Book" w:hAnsi="Franklin Gothic Book"/>
        </w:rPr>
        <w:t>(1)</w:t>
      </w:r>
      <w:r w:rsidR="007132FE" w:rsidRPr="0030693D">
        <w:rPr>
          <w:rFonts w:ascii="Franklin Gothic Book" w:hAnsi="Franklin Gothic Book"/>
        </w:rPr>
        <w:fldChar w:fldCharType="end"/>
      </w:r>
      <w:r w:rsidR="00393915" w:rsidRPr="0030693D">
        <w:rPr>
          <w:rFonts w:ascii="Franklin Gothic Book" w:hAnsi="Franklin Gothic Book"/>
        </w:rPr>
        <w:t xml:space="preserve"> </w:t>
      </w:r>
      <w:r w:rsidR="000101E4" w:rsidRPr="0030693D">
        <w:rPr>
          <w:rFonts w:ascii="Franklin Gothic Book" w:hAnsi="Franklin Gothic Book"/>
        </w:rPr>
        <w:t xml:space="preserve">Evidently, </w:t>
      </w:r>
      <w:r w:rsidR="00BC1E26" w:rsidRPr="0030693D">
        <w:rPr>
          <w:rFonts w:ascii="Franklin Gothic Book" w:hAnsi="Franklin Gothic Book"/>
        </w:rPr>
        <w:t>living affordability</w:t>
      </w:r>
      <w:r w:rsidR="00BC0A13" w:rsidRPr="0030693D">
        <w:rPr>
          <w:rFonts w:ascii="Franklin Gothic Book" w:hAnsi="Franklin Gothic Book"/>
        </w:rPr>
        <w:t xml:space="preserve"> </w:t>
      </w:r>
      <w:r w:rsidR="0043560A" w:rsidRPr="0030693D">
        <w:rPr>
          <w:rFonts w:ascii="Franklin Gothic Book" w:hAnsi="Franklin Gothic Book"/>
        </w:rPr>
        <w:t>i</w:t>
      </w:r>
      <w:r w:rsidR="00525709" w:rsidRPr="0030693D">
        <w:rPr>
          <w:rFonts w:ascii="Franklin Gothic Book" w:hAnsi="Franklin Gothic Book"/>
        </w:rPr>
        <w:t xml:space="preserve">s a prerequisite for </w:t>
      </w:r>
      <w:r w:rsidR="005B5FF4">
        <w:rPr>
          <w:rFonts w:ascii="Franklin Gothic Book" w:hAnsi="Franklin Gothic Book"/>
        </w:rPr>
        <w:t xml:space="preserve">students’ </w:t>
      </w:r>
      <w:r w:rsidR="00BC0A13" w:rsidRPr="0030693D">
        <w:rPr>
          <w:rFonts w:ascii="Franklin Gothic Book" w:hAnsi="Franklin Gothic Book"/>
        </w:rPr>
        <w:t>academic</w:t>
      </w:r>
      <w:r w:rsidR="00393915" w:rsidRPr="0030693D">
        <w:rPr>
          <w:rFonts w:ascii="Franklin Gothic Book" w:hAnsi="Franklin Gothic Book"/>
        </w:rPr>
        <w:t xml:space="preserve"> success.</w:t>
      </w:r>
      <w:r w:rsidR="0029752E" w:rsidRPr="0030693D">
        <w:rPr>
          <w:rFonts w:ascii="Franklin Gothic Book" w:hAnsi="Franklin Gothic Book"/>
        </w:rPr>
        <w:t xml:space="preserve"> </w:t>
      </w:r>
      <w:r w:rsidR="00B64970">
        <w:rPr>
          <w:rFonts w:ascii="Franklin Gothic Book" w:hAnsi="Franklin Gothic Book"/>
        </w:rPr>
        <w:t xml:space="preserve">A </w:t>
      </w:r>
      <w:r w:rsidR="005D4309">
        <w:rPr>
          <w:rFonts w:ascii="Franklin Gothic Book" w:hAnsi="Franklin Gothic Book"/>
        </w:rPr>
        <w:t>p</w:t>
      </w:r>
      <w:r w:rsidR="00A95A73">
        <w:rPr>
          <w:rFonts w:ascii="Franklin Gothic Book" w:hAnsi="Franklin Gothic Book"/>
        </w:rPr>
        <w:t>ossible</w:t>
      </w:r>
      <w:r w:rsidR="00B64970">
        <w:rPr>
          <w:rFonts w:ascii="Franklin Gothic Book" w:hAnsi="Franklin Gothic Book"/>
        </w:rPr>
        <w:t xml:space="preserve"> </w:t>
      </w:r>
      <w:r w:rsidR="00673FF7">
        <w:rPr>
          <w:rFonts w:ascii="Franklin Gothic Book" w:hAnsi="Franklin Gothic Book"/>
        </w:rPr>
        <w:t xml:space="preserve">affordable </w:t>
      </w:r>
      <w:r w:rsidR="00B64970">
        <w:rPr>
          <w:rFonts w:ascii="Franklin Gothic Book" w:hAnsi="Franklin Gothic Book"/>
        </w:rPr>
        <w:t>housing option</w:t>
      </w:r>
      <w:r w:rsidR="005D4309">
        <w:rPr>
          <w:rFonts w:ascii="Franklin Gothic Book" w:hAnsi="Franklin Gothic Book"/>
        </w:rPr>
        <w:t xml:space="preserve"> is intergenerational</w:t>
      </w:r>
      <w:r w:rsidR="00BC0A13" w:rsidRPr="0030693D">
        <w:rPr>
          <w:rFonts w:ascii="Franklin Gothic Book" w:hAnsi="Franklin Gothic Book"/>
        </w:rPr>
        <w:t xml:space="preserve"> </w:t>
      </w:r>
      <w:r w:rsidR="00E3459F" w:rsidRPr="0030693D">
        <w:rPr>
          <w:rFonts w:ascii="Franklin Gothic Book" w:hAnsi="Franklin Gothic Book"/>
        </w:rPr>
        <w:t>co-living</w:t>
      </w:r>
      <w:r w:rsidR="005D4309">
        <w:rPr>
          <w:rFonts w:ascii="Franklin Gothic Book" w:hAnsi="Franklin Gothic Book"/>
        </w:rPr>
        <w:t>,</w:t>
      </w:r>
      <w:r w:rsidR="00760ED8" w:rsidRPr="0030693D">
        <w:rPr>
          <w:rFonts w:ascii="Franklin Gothic Book" w:hAnsi="Franklin Gothic Book"/>
        </w:rPr>
        <w:t xml:space="preserve"> where graduate</w:t>
      </w:r>
      <w:r w:rsidR="00BC0A13" w:rsidRPr="0030693D">
        <w:rPr>
          <w:rFonts w:ascii="Franklin Gothic Book" w:hAnsi="Franklin Gothic Book"/>
        </w:rPr>
        <w:t xml:space="preserve"> </w:t>
      </w:r>
      <w:r w:rsidR="00C607F6" w:rsidRPr="0030693D">
        <w:rPr>
          <w:rFonts w:ascii="Franklin Gothic Book" w:hAnsi="Franklin Gothic Book"/>
        </w:rPr>
        <w:t>students looking for low-cost</w:t>
      </w:r>
      <w:r w:rsidR="001F347F" w:rsidRPr="0030693D">
        <w:rPr>
          <w:rFonts w:ascii="Franklin Gothic Book" w:hAnsi="Franklin Gothic Book"/>
        </w:rPr>
        <w:t xml:space="preserve"> housing </w:t>
      </w:r>
      <w:r w:rsidR="00760ED8" w:rsidRPr="0030693D">
        <w:rPr>
          <w:rFonts w:ascii="Franklin Gothic Book" w:hAnsi="Franklin Gothic Book"/>
        </w:rPr>
        <w:t xml:space="preserve">are matched </w:t>
      </w:r>
      <w:r w:rsidR="001F347F" w:rsidRPr="0030693D">
        <w:rPr>
          <w:rFonts w:ascii="Franklin Gothic Book" w:hAnsi="Franklin Gothic Book"/>
        </w:rPr>
        <w:t xml:space="preserve">with </w:t>
      </w:r>
      <w:r w:rsidR="00217BB3" w:rsidRPr="0030693D">
        <w:rPr>
          <w:rFonts w:ascii="Franklin Gothic Book" w:hAnsi="Franklin Gothic Book"/>
        </w:rPr>
        <w:t xml:space="preserve">local </w:t>
      </w:r>
      <w:r w:rsidR="001F347F" w:rsidRPr="0030693D">
        <w:rPr>
          <w:rFonts w:ascii="Franklin Gothic Book" w:hAnsi="Franklin Gothic Book"/>
        </w:rPr>
        <w:t>seniors looking for companionship</w:t>
      </w:r>
      <w:r w:rsidR="00386657" w:rsidRPr="0030693D">
        <w:rPr>
          <w:rFonts w:ascii="Franklin Gothic Book" w:hAnsi="Franklin Gothic Book"/>
        </w:rPr>
        <w:t xml:space="preserve"> and basic support</w:t>
      </w:r>
      <w:r w:rsidR="00760ED8" w:rsidRPr="0030693D">
        <w:rPr>
          <w:rFonts w:ascii="Franklin Gothic Book" w:hAnsi="Franklin Gothic Book"/>
        </w:rPr>
        <w:t xml:space="preserve"> at home</w:t>
      </w:r>
      <w:r w:rsidR="002A0B95" w:rsidRPr="0030693D">
        <w:rPr>
          <w:rFonts w:ascii="Franklin Gothic Book" w:hAnsi="Franklin Gothic Book"/>
        </w:rPr>
        <w:t>.</w:t>
      </w:r>
      <w:r w:rsidR="00D557F0" w:rsidRPr="0030693D">
        <w:rPr>
          <w:rFonts w:ascii="Franklin Gothic Book" w:hAnsi="Franklin Gothic Book"/>
        </w:rPr>
        <w:t xml:space="preserve"> </w:t>
      </w:r>
      <w:r w:rsidR="00E3459F" w:rsidRPr="0030693D">
        <w:rPr>
          <w:rFonts w:ascii="Franklin Gothic Book" w:hAnsi="Franklin Gothic Book"/>
        </w:rPr>
        <w:t>Co-living</w:t>
      </w:r>
      <w:r w:rsidR="00D557F0" w:rsidRPr="0030693D">
        <w:rPr>
          <w:rFonts w:ascii="Franklin Gothic Book" w:hAnsi="Franklin Gothic Book"/>
        </w:rPr>
        <w:t xml:space="preserve"> </w:t>
      </w:r>
      <w:r w:rsidR="00525709" w:rsidRPr="0030693D">
        <w:rPr>
          <w:rFonts w:ascii="Franklin Gothic Book" w:hAnsi="Franklin Gothic Book"/>
        </w:rPr>
        <w:t>programs</w:t>
      </w:r>
      <w:r w:rsidR="00760ED8" w:rsidRPr="0030693D">
        <w:rPr>
          <w:rFonts w:ascii="Franklin Gothic Book" w:hAnsi="Franklin Gothic Book"/>
        </w:rPr>
        <w:t xml:space="preserve"> in</w:t>
      </w:r>
      <w:r w:rsidR="00D557F0" w:rsidRPr="0030693D">
        <w:rPr>
          <w:rFonts w:ascii="Franklin Gothic Book" w:hAnsi="Franklin Gothic Book"/>
        </w:rPr>
        <w:t xml:space="preserve"> Europe</w:t>
      </w:r>
      <w:r w:rsidR="00760ED8" w:rsidRPr="0030693D">
        <w:rPr>
          <w:rFonts w:ascii="Franklin Gothic Book" w:hAnsi="Franklin Gothic Book"/>
        </w:rPr>
        <w:t xml:space="preserve"> </w:t>
      </w:r>
      <w:r w:rsidR="00884710" w:rsidRPr="0030693D">
        <w:rPr>
          <w:rFonts w:ascii="Franklin Gothic Book" w:hAnsi="Franklin Gothic Book"/>
        </w:rPr>
        <w:t xml:space="preserve">have been found to be </w:t>
      </w:r>
      <w:r w:rsidR="00E93BCB" w:rsidRPr="0030693D">
        <w:rPr>
          <w:rFonts w:ascii="Franklin Gothic Book" w:hAnsi="Franklin Gothic Book"/>
        </w:rPr>
        <w:t xml:space="preserve">a </w:t>
      </w:r>
      <w:r w:rsidR="00884710" w:rsidRPr="0030693D">
        <w:rPr>
          <w:rFonts w:ascii="Franklin Gothic Book" w:hAnsi="Franklin Gothic Book"/>
        </w:rPr>
        <w:t>desirable and economica</w:t>
      </w:r>
      <w:r w:rsidR="00E9781E" w:rsidRPr="0030693D">
        <w:rPr>
          <w:rFonts w:ascii="Franklin Gothic Book" w:hAnsi="Franklin Gothic Book"/>
        </w:rPr>
        <w:t>l</w:t>
      </w:r>
      <w:r w:rsidR="00884710" w:rsidRPr="0030693D">
        <w:rPr>
          <w:rFonts w:ascii="Franklin Gothic Book" w:hAnsi="Franklin Gothic Book"/>
        </w:rPr>
        <w:t xml:space="preserve"> w</w:t>
      </w:r>
      <w:r w:rsidR="00E93BCB" w:rsidRPr="0030693D">
        <w:rPr>
          <w:rFonts w:ascii="Franklin Gothic Book" w:hAnsi="Franklin Gothic Book"/>
        </w:rPr>
        <w:t>ay to reduce social isolation among</w:t>
      </w:r>
      <w:r w:rsidR="002C3100" w:rsidRPr="0030693D">
        <w:rPr>
          <w:rFonts w:ascii="Franklin Gothic Book" w:hAnsi="Franklin Gothic Book"/>
        </w:rPr>
        <w:t xml:space="preserve"> ageing populations</w:t>
      </w:r>
      <w:r w:rsidR="00525709" w:rsidRPr="0030693D">
        <w:rPr>
          <w:rFonts w:ascii="Franklin Gothic Book" w:hAnsi="Franklin Gothic Book"/>
        </w:rPr>
        <w:t>.</w:t>
      </w:r>
      <w:r w:rsidR="00293C35" w:rsidRPr="0030693D">
        <w:rPr>
          <w:rFonts w:ascii="Franklin Gothic Book" w:hAnsi="Franklin Gothic Book"/>
        </w:rPr>
        <w:fldChar w:fldCharType="begin"/>
      </w:r>
      <w:r w:rsidR="001C31D6" w:rsidRPr="0030693D">
        <w:rPr>
          <w:rFonts w:ascii="Franklin Gothic Book" w:hAnsi="Franklin Gothic Book"/>
        </w:rPr>
        <w:instrText xml:space="preserve"> ADDIN ZOTERO_ITEM CSL_CITATION {"citationID":"90oZ5kgm","properties":{"formattedCitation":"(2,3)","plainCitation":"(2,3)","noteIndex":0},"citationItems":[{"id":3578,"uris":["http://zotero.org/users/3434764/items/ZFB8IV8L"],"uri":["http://zotero.org/users/3434764/items/ZFB8IV8L"],"itemData":{"id":3578,"type":"article-journal","abstract":"European public policies face the challenge of well ageing. A key element of my research is the role given to older people in the conception of new types of housing and living arrangements. Amongst the various types of intermediate housing models, from nursing homes to in-house support, the self-managed co-housing scheme seems a good solution from an economic point of view: it allows a reduction in the public expenditure necessitated by the demands of an ageing population, not to mention social costs. It improves the quality of elderly people’s lives by focusing on personal autonomy and communal solidarity. This article gives an overview of scientific literature on the subject of ‘co-housing and ageing’ and describes some results of five field studies recently conducted in intergenerational co-housing projects in Germany, Sweden and England.","container-title":"Urban Research &amp; Practice","DOI":"10.1080/17535069.2015.1011425","ISSN":"1753-5069","issue":"1","note":"publisher: Routledge\n_eprint: https://doi.org/10.1080/17535069.2015.1011425","page":"32-45","source":"Taylor and Francis+NEJM","title":"Self-managed co-housing in the context of an ageing population in Europe","volume":"8","author":[{"family":"Labit","given":"Anne"}],"issued":{"date-parts":[["2015",1,2]]}}},{"id":3582,"uris":["http://zotero.org/users/3434764/items/39TZ846H"],"uri":["http://zotero.org/users/3434764/items/39TZ846H"],"itemData":{"id":3582,"type":"article-journal","abstract":"We analyze a case study of an innovative intergenerational housing arrangement in the Netherlands as an example of how a local long-term elderly care practice evolved in response to contemporary challenges. Identified elements of the established local practice relate to the characteristics and strategies of an institutional entrepreneur and elements of the new practice that comes into being, in which reciprocity and mutual learning have a central place. These elements might benefit future elderly housing initiatives as well.","container-title":"Journal of Housing For the Elderly","DOI":"10.1080/02763893.2018.1561592","ISSN":"0276-3893","issue":"3","note":"publisher: Routledge\n_eprint: https://doi.org/10.1080/02763893.2018.1561592","page":"244-256","source":"Taylor and Francis+NEJM","title":"Intergenerational Housing: The Case of Humanitas Netherlands","title-short":"Intergenerational Housing","volume":"33","author":[{"family":"Arentshorst","given":"Marlous Elisabeth"},{"family":"Kloet","given":"Roy Reinier"},{"family":"Peine","given":"Alexander"}],"issued":{"date-parts":[["2019",7,3]]}}}],"schema":"https://github.com/citation-style-language/schema/raw/master/csl-citation.json"} </w:instrText>
      </w:r>
      <w:r w:rsidR="00293C35" w:rsidRPr="0030693D">
        <w:rPr>
          <w:rFonts w:ascii="Franklin Gothic Book" w:hAnsi="Franklin Gothic Book"/>
        </w:rPr>
        <w:fldChar w:fldCharType="separate"/>
      </w:r>
      <w:r w:rsidR="001C31D6" w:rsidRPr="0030693D">
        <w:rPr>
          <w:rFonts w:ascii="Franklin Gothic Book" w:hAnsi="Franklin Gothic Book"/>
        </w:rPr>
        <w:t>(2,3)</w:t>
      </w:r>
      <w:r w:rsidR="00293C35" w:rsidRPr="0030693D">
        <w:rPr>
          <w:rFonts w:ascii="Franklin Gothic Book" w:hAnsi="Franklin Gothic Book"/>
        </w:rPr>
        <w:fldChar w:fldCharType="end"/>
      </w:r>
      <w:r w:rsidR="00525709" w:rsidRPr="0030693D">
        <w:rPr>
          <w:rFonts w:ascii="Franklin Gothic Book" w:hAnsi="Franklin Gothic Book"/>
        </w:rPr>
        <w:t xml:space="preserve"> </w:t>
      </w:r>
      <w:r w:rsidR="009E276A" w:rsidRPr="0030693D">
        <w:rPr>
          <w:rFonts w:ascii="Franklin Gothic Book" w:hAnsi="Franklin Gothic Book"/>
        </w:rPr>
        <w:t>Further, t</w:t>
      </w:r>
      <w:r w:rsidR="009135A2" w:rsidRPr="0030693D">
        <w:rPr>
          <w:rFonts w:ascii="Franklin Gothic Book" w:hAnsi="Franklin Gothic Book"/>
        </w:rPr>
        <w:t>he</w:t>
      </w:r>
      <w:r w:rsidR="003D57B2" w:rsidRPr="0030693D">
        <w:rPr>
          <w:rFonts w:ascii="Franklin Gothic Book" w:hAnsi="Franklin Gothic Book"/>
        </w:rPr>
        <w:t xml:space="preserve"> </w:t>
      </w:r>
      <w:r w:rsidR="003D57B2" w:rsidRPr="0030693D">
        <w:rPr>
          <w:rFonts w:ascii="Franklin Gothic Book" w:hAnsi="Franklin Gothic Book"/>
          <w:i/>
          <w:iCs/>
        </w:rPr>
        <w:t>Symbiosis</w:t>
      </w:r>
      <w:r w:rsidR="009135A2" w:rsidRPr="0030693D">
        <w:rPr>
          <w:rFonts w:ascii="Franklin Gothic Book" w:hAnsi="Franklin Gothic Book"/>
        </w:rPr>
        <w:t xml:space="preserve"> program </w:t>
      </w:r>
      <w:r w:rsidR="009E276A" w:rsidRPr="0030693D">
        <w:rPr>
          <w:rFonts w:ascii="Franklin Gothic Book" w:hAnsi="Franklin Gothic Book"/>
        </w:rPr>
        <w:t>at</w:t>
      </w:r>
      <w:r w:rsidR="003D57B2" w:rsidRPr="0030693D">
        <w:rPr>
          <w:rFonts w:ascii="Franklin Gothic Book" w:hAnsi="Franklin Gothic Book"/>
        </w:rPr>
        <w:t xml:space="preserve"> McMaster University</w:t>
      </w:r>
      <w:r w:rsidR="001320A4" w:rsidRPr="0030693D">
        <w:rPr>
          <w:rFonts w:ascii="Franklin Gothic Book" w:hAnsi="Franklin Gothic Book"/>
        </w:rPr>
        <w:t xml:space="preserve"> </w:t>
      </w:r>
      <w:r w:rsidR="009135A2" w:rsidRPr="0030693D">
        <w:rPr>
          <w:rFonts w:ascii="Franklin Gothic Book" w:hAnsi="Franklin Gothic Book"/>
        </w:rPr>
        <w:t>has shown</w:t>
      </w:r>
      <w:r w:rsidR="00841B27" w:rsidRPr="0030693D">
        <w:rPr>
          <w:rFonts w:ascii="Franklin Gothic Book" w:hAnsi="Franklin Gothic Book"/>
        </w:rPr>
        <w:t xml:space="preserve"> promis</w:t>
      </w:r>
      <w:r w:rsidR="009135A2" w:rsidRPr="0030693D">
        <w:rPr>
          <w:rFonts w:ascii="Franklin Gothic Book" w:hAnsi="Franklin Gothic Book"/>
        </w:rPr>
        <w:t xml:space="preserve">e </w:t>
      </w:r>
      <w:r w:rsidR="00406938" w:rsidRPr="0030693D">
        <w:rPr>
          <w:rFonts w:ascii="Franklin Gothic Book" w:hAnsi="Franklin Gothic Book"/>
        </w:rPr>
        <w:t>around</w:t>
      </w:r>
      <w:r w:rsidR="009135A2" w:rsidRPr="0030693D">
        <w:rPr>
          <w:rFonts w:ascii="Franklin Gothic Book" w:hAnsi="Franklin Gothic Book"/>
        </w:rPr>
        <w:t xml:space="preserve"> the viability and</w:t>
      </w:r>
      <w:r w:rsidR="009E276A" w:rsidRPr="0030693D">
        <w:rPr>
          <w:rFonts w:ascii="Franklin Gothic Book" w:hAnsi="Franklin Gothic Book"/>
        </w:rPr>
        <w:t xml:space="preserve"> </w:t>
      </w:r>
      <w:r w:rsidR="009135A2" w:rsidRPr="0030693D">
        <w:rPr>
          <w:rFonts w:ascii="Franklin Gothic Book" w:hAnsi="Franklin Gothic Book"/>
        </w:rPr>
        <w:t xml:space="preserve">benefits </w:t>
      </w:r>
      <w:r w:rsidR="009E276A" w:rsidRPr="0030693D">
        <w:rPr>
          <w:rFonts w:ascii="Franklin Gothic Book" w:hAnsi="Franklin Gothic Book"/>
        </w:rPr>
        <w:t>of</w:t>
      </w:r>
      <w:r w:rsidR="009135A2" w:rsidRPr="0030693D">
        <w:rPr>
          <w:rFonts w:ascii="Franklin Gothic Book" w:hAnsi="Franklin Gothic Book"/>
        </w:rPr>
        <w:t xml:space="preserve"> intergenerational </w:t>
      </w:r>
      <w:r w:rsidR="00E3459F" w:rsidRPr="0030693D">
        <w:rPr>
          <w:rFonts w:ascii="Franklin Gothic Book" w:hAnsi="Franklin Gothic Book"/>
        </w:rPr>
        <w:t>co-living</w:t>
      </w:r>
      <w:r w:rsidR="009135A2" w:rsidRPr="0030693D">
        <w:rPr>
          <w:rFonts w:ascii="Franklin Gothic Book" w:hAnsi="Franklin Gothic Book"/>
        </w:rPr>
        <w:t xml:space="preserve"> programs </w:t>
      </w:r>
      <w:r w:rsidR="009E276A" w:rsidRPr="0030693D">
        <w:rPr>
          <w:rFonts w:ascii="Franklin Gothic Book" w:hAnsi="Franklin Gothic Book"/>
        </w:rPr>
        <w:t>in</w:t>
      </w:r>
      <w:r w:rsidR="00F05F5B">
        <w:rPr>
          <w:rFonts w:ascii="Franklin Gothic Book" w:hAnsi="Franklin Gothic Book"/>
        </w:rPr>
        <w:t xml:space="preserve"> a</w:t>
      </w:r>
      <w:r w:rsidR="009135A2" w:rsidRPr="0030693D">
        <w:rPr>
          <w:rFonts w:ascii="Franklin Gothic Book" w:hAnsi="Franklin Gothic Book"/>
        </w:rPr>
        <w:t xml:space="preserve"> </w:t>
      </w:r>
      <w:r w:rsidR="00406938" w:rsidRPr="0030693D">
        <w:rPr>
          <w:rFonts w:ascii="Franklin Gothic Book" w:hAnsi="Franklin Gothic Book"/>
        </w:rPr>
        <w:t xml:space="preserve">Canadian </w:t>
      </w:r>
      <w:r w:rsidR="009135A2" w:rsidRPr="0030693D">
        <w:rPr>
          <w:rFonts w:ascii="Franklin Gothic Book" w:hAnsi="Franklin Gothic Book"/>
        </w:rPr>
        <w:t>graduate school context</w:t>
      </w:r>
      <w:r w:rsidR="0062630C" w:rsidRPr="0030693D">
        <w:rPr>
          <w:rFonts w:ascii="Franklin Gothic Book" w:hAnsi="Franklin Gothic Book"/>
        </w:rPr>
        <w:t>.</w:t>
      </w:r>
      <w:r w:rsidR="009D1B5C" w:rsidRPr="0030693D">
        <w:rPr>
          <w:rFonts w:ascii="Franklin Gothic Book" w:hAnsi="Franklin Gothic Book"/>
        </w:rPr>
        <w:fldChar w:fldCharType="begin"/>
      </w:r>
      <w:r w:rsidR="001C31D6" w:rsidRPr="0030693D">
        <w:rPr>
          <w:rFonts w:ascii="Franklin Gothic Book" w:hAnsi="Franklin Gothic Book"/>
        </w:rPr>
        <w:instrText xml:space="preserve"> ADDIN ZOTERO_ITEM CSL_CITATION {"citationID":"17pZDvib","properties":{"formattedCitation":"(4)","plainCitation":"(4)","noteIndex":0},"citationItems":[{"id":3574,"uris":["http://zotero.org/users/3434764/items/2ICBQ5ZH"],"uri":["http://zotero.org/users/3434764/items/2ICBQ5ZH"],"itemData":{"id":3574,"type":"webpage","container-title":"gs.mcmaster.ca","title":"Symbiosis: Grad Students and Seniors Co-Housing Program","URL":"https://gs.mcmaster.ca/graduate-student-life/spices/2017/symbiosis-grad-students-and-seniors-co-housing-program","author":[{"family":"Abed","given":"Soumeya"},{"family":"Maharaj","given":"Swatie"}],"accessed":{"date-parts":[["2020",3,8]]},"issued":{"date-parts":[["2018",4]]}}}],"schema":"https://github.com/citation-style-language/schema/raw/master/csl-citation.json"} </w:instrText>
      </w:r>
      <w:r w:rsidR="009D1B5C" w:rsidRPr="0030693D">
        <w:rPr>
          <w:rFonts w:ascii="Franklin Gothic Book" w:hAnsi="Franklin Gothic Book"/>
        </w:rPr>
        <w:fldChar w:fldCharType="separate"/>
      </w:r>
      <w:r w:rsidR="001C31D6" w:rsidRPr="0030693D">
        <w:rPr>
          <w:rFonts w:ascii="Franklin Gothic Book" w:hAnsi="Franklin Gothic Book"/>
        </w:rPr>
        <w:t>(4)</w:t>
      </w:r>
      <w:r w:rsidR="009D1B5C" w:rsidRPr="0030693D">
        <w:rPr>
          <w:rFonts w:ascii="Franklin Gothic Book" w:hAnsi="Franklin Gothic Book"/>
        </w:rPr>
        <w:fldChar w:fldCharType="end"/>
      </w:r>
    </w:p>
    <w:p w14:paraId="34B25822" w14:textId="03C5E973" w:rsidR="00583D0B" w:rsidRPr="0030693D" w:rsidRDefault="003D57B2" w:rsidP="00BF7067">
      <w:pPr>
        <w:pBdr>
          <w:bottom w:val="single" w:sz="6" w:space="1" w:color="auto"/>
        </w:pBdr>
        <w:spacing w:after="0" w:line="240" w:lineRule="auto"/>
        <w:rPr>
          <w:rFonts w:ascii="Franklin Gothic Book" w:hAnsi="Franklin Gothic Book"/>
          <w:b/>
          <w:bCs/>
          <w:smallCaps/>
        </w:rPr>
      </w:pPr>
      <w:r w:rsidRPr="0030693D">
        <w:rPr>
          <w:rFonts w:ascii="Franklin Gothic Book" w:hAnsi="Franklin Gothic Book"/>
          <w:b/>
          <w:bCs/>
          <w:smallCaps/>
        </w:rPr>
        <w:t>Current Status</w:t>
      </w:r>
    </w:p>
    <w:p w14:paraId="1CB1D728" w14:textId="1F525BCC" w:rsidR="0013723F" w:rsidRPr="0030693D" w:rsidRDefault="00375D93" w:rsidP="00BF7067">
      <w:pPr>
        <w:spacing w:line="240" w:lineRule="auto"/>
        <w:rPr>
          <w:rFonts w:ascii="Franklin Gothic Book" w:hAnsi="Franklin Gothic Book"/>
        </w:rPr>
      </w:pPr>
      <w:r w:rsidRPr="0030693D">
        <w:rPr>
          <w:rFonts w:ascii="Franklin Gothic Book" w:hAnsi="Franklin Gothic Book"/>
        </w:rPr>
        <w:t xml:space="preserve">The </w:t>
      </w:r>
      <w:r w:rsidR="00DF5A22">
        <w:rPr>
          <w:rFonts w:ascii="Franklin Gothic Book" w:hAnsi="Franklin Gothic Book"/>
        </w:rPr>
        <w:t xml:space="preserve">current </w:t>
      </w:r>
      <w:r w:rsidRPr="0030693D">
        <w:rPr>
          <w:rFonts w:ascii="Franklin Gothic Book" w:hAnsi="Franklin Gothic Book"/>
        </w:rPr>
        <w:t xml:space="preserve">G+PS Strategic Plan </w:t>
      </w:r>
      <w:r w:rsidR="00472583" w:rsidRPr="0030693D">
        <w:rPr>
          <w:rFonts w:ascii="Franklin Gothic Book" w:hAnsi="Franklin Gothic Book"/>
        </w:rPr>
        <w:t>calls for expansion of</w:t>
      </w:r>
      <w:r w:rsidRPr="0030693D">
        <w:rPr>
          <w:rFonts w:ascii="Franklin Gothic Book" w:hAnsi="Franklin Gothic Book"/>
        </w:rPr>
        <w:t xml:space="preserve"> student funding and living affordability.</w:t>
      </w:r>
      <w:r w:rsidR="007132FE" w:rsidRPr="0030693D">
        <w:rPr>
          <w:rFonts w:ascii="Franklin Gothic Book" w:hAnsi="Franklin Gothic Book"/>
        </w:rPr>
        <w:fldChar w:fldCharType="begin"/>
      </w:r>
      <w:r w:rsidR="001C31D6" w:rsidRPr="0030693D">
        <w:rPr>
          <w:rFonts w:ascii="Franklin Gothic Book" w:hAnsi="Franklin Gothic Book"/>
        </w:rPr>
        <w:instrText xml:space="preserve"> ADDIN ZOTERO_ITEM CSL_CITATION {"citationID":"rXV08IvJ","properties":{"formattedCitation":"(5)","plainCitation":"(5)","noteIndex":0},"citationItems":[{"id":3573,"uris":["http://zotero.org/users/3434764/items/Z88LZF65"],"uri":["http://zotero.org/users/3434764/items/Z88LZF65"],"itemData":{"id":3573,"type":"report","event-place":"Vancouver, BC","publisher":"UBC Graduate and Postdoctoral Studies","publisher-place":"Vancouver, BC","title":"Graduate and Postdoctoral Studies Strategic Plan 2019-2024","URL":"https://static.grad.ubc.ca/docs/UBC-GPS-Strategic-Plan-2019-2024.pdf","author":[{"family":"Graduate and Postdoctoral Studies","given":""}],"issued":{"date-parts":[["2019",1]]}}}],"schema":"https://github.com/citation-style-language/schema/raw/master/csl-citation.json"} </w:instrText>
      </w:r>
      <w:r w:rsidR="007132FE" w:rsidRPr="0030693D">
        <w:rPr>
          <w:rFonts w:ascii="Franklin Gothic Book" w:hAnsi="Franklin Gothic Book"/>
        </w:rPr>
        <w:fldChar w:fldCharType="separate"/>
      </w:r>
      <w:r w:rsidR="001C31D6" w:rsidRPr="0030693D">
        <w:rPr>
          <w:rFonts w:ascii="Franklin Gothic Book" w:hAnsi="Franklin Gothic Book"/>
        </w:rPr>
        <w:t>(5)</w:t>
      </w:r>
      <w:r w:rsidR="007132FE" w:rsidRPr="0030693D">
        <w:rPr>
          <w:rFonts w:ascii="Franklin Gothic Book" w:hAnsi="Franklin Gothic Book"/>
        </w:rPr>
        <w:fldChar w:fldCharType="end"/>
      </w:r>
      <w:r w:rsidRPr="0030693D">
        <w:rPr>
          <w:rFonts w:ascii="Franklin Gothic Book" w:hAnsi="Franklin Gothic Book"/>
        </w:rPr>
        <w:t xml:space="preserve"> </w:t>
      </w:r>
      <w:r w:rsidR="007B643B" w:rsidRPr="0030693D">
        <w:rPr>
          <w:rFonts w:ascii="Franklin Gothic Book" w:hAnsi="Franklin Gothic Book"/>
        </w:rPr>
        <w:t xml:space="preserve">A </w:t>
      </w:r>
      <w:r w:rsidR="006A6A18" w:rsidRPr="0030693D">
        <w:rPr>
          <w:rFonts w:ascii="Franklin Gothic Book" w:hAnsi="Franklin Gothic Book"/>
        </w:rPr>
        <w:t xml:space="preserve">key initiative </w:t>
      </w:r>
      <w:r w:rsidRPr="0030693D">
        <w:rPr>
          <w:rFonts w:ascii="Franklin Gothic Book" w:hAnsi="Franklin Gothic Book"/>
        </w:rPr>
        <w:t xml:space="preserve">under the Plan has been </w:t>
      </w:r>
      <w:r w:rsidR="007B643B" w:rsidRPr="0030693D">
        <w:rPr>
          <w:rFonts w:ascii="Franklin Gothic Book" w:hAnsi="Franklin Gothic Book"/>
        </w:rPr>
        <w:t>to enrich the student experience</w:t>
      </w:r>
      <w:r w:rsidR="00557D93" w:rsidRPr="0030693D">
        <w:rPr>
          <w:rFonts w:ascii="Franklin Gothic Book" w:hAnsi="Franklin Gothic Book"/>
        </w:rPr>
        <w:t xml:space="preserve">, </w:t>
      </w:r>
      <w:r w:rsidR="00537C5D" w:rsidRPr="0030693D">
        <w:rPr>
          <w:rFonts w:ascii="Franklin Gothic Book" w:hAnsi="Franklin Gothic Book"/>
        </w:rPr>
        <w:t xml:space="preserve">which includes ensuring </w:t>
      </w:r>
      <w:r w:rsidR="00557D93" w:rsidRPr="0030693D">
        <w:rPr>
          <w:rFonts w:ascii="Franklin Gothic Book" w:hAnsi="Franklin Gothic Book"/>
        </w:rPr>
        <w:t>graduate students can obtain housing that meets their needs and means.</w:t>
      </w:r>
      <w:r w:rsidR="00646443" w:rsidRPr="0030693D">
        <w:rPr>
          <w:rFonts w:ascii="Franklin Gothic Book" w:hAnsi="Franklin Gothic Book"/>
        </w:rPr>
        <w:fldChar w:fldCharType="begin"/>
      </w:r>
      <w:r w:rsidR="001C31D6" w:rsidRPr="0030693D">
        <w:rPr>
          <w:rFonts w:ascii="Franklin Gothic Book" w:hAnsi="Franklin Gothic Book"/>
        </w:rPr>
        <w:instrText xml:space="preserve"> ADDIN ZOTERO_ITEM CSL_CITATION {"citationID":"n8omGnlX","properties":{"formattedCitation":"(6)","plainCitation":"(6)","noteIndex":0},"citationItems":[{"id":3576,"uris":["http://zotero.org/users/3434764/items/TUB52S9A"],"uri":["http://zotero.org/users/3434764/items/TUB52S9A"],"itemData":{"id":3576,"type":"webpage","abstract":"G+PS is committed to promoting and facilitating programs, services, and a culture that fosters healthy minds and a sense of community and wellbeing among graduate students.","container-title":"Graduate School at The University of British Columbia (UBC)","note":"Library Catalog: www.grad.ubc.ca","title":"Enriching the Student Experience","URL":"https://www.grad.ubc.ca/strategic-priorities/enriching-student-experience","author":[{"literal":"Graduate and Postdoctoral Studies"}],"accessed":{"date-parts":[["2020",3,8]]},"issued":{"date-parts":[["2020",3,8]]}}}],"schema":"https://github.com/citation-style-language/schema/raw/master/csl-citation.json"} </w:instrText>
      </w:r>
      <w:r w:rsidR="00646443" w:rsidRPr="0030693D">
        <w:rPr>
          <w:rFonts w:ascii="Franklin Gothic Book" w:hAnsi="Franklin Gothic Book"/>
        </w:rPr>
        <w:fldChar w:fldCharType="separate"/>
      </w:r>
      <w:r w:rsidR="001C31D6" w:rsidRPr="0030693D">
        <w:rPr>
          <w:rFonts w:ascii="Franklin Gothic Book" w:hAnsi="Franklin Gothic Book"/>
        </w:rPr>
        <w:t>(6)</w:t>
      </w:r>
      <w:r w:rsidR="00646443" w:rsidRPr="0030693D">
        <w:rPr>
          <w:rFonts w:ascii="Franklin Gothic Book" w:hAnsi="Franklin Gothic Book"/>
        </w:rPr>
        <w:fldChar w:fldCharType="end"/>
      </w:r>
      <w:r w:rsidR="00472583" w:rsidRPr="0030693D">
        <w:rPr>
          <w:rFonts w:ascii="Franklin Gothic Book" w:hAnsi="Franklin Gothic Book"/>
        </w:rPr>
        <w:t xml:space="preserve"> </w:t>
      </w:r>
      <w:r w:rsidR="00BC1E26" w:rsidRPr="0030693D">
        <w:rPr>
          <w:rFonts w:ascii="Franklin Gothic Book" w:hAnsi="Franklin Gothic Book"/>
        </w:rPr>
        <w:t>So far, i</w:t>
      </w:r>
      <w:r w:rsidR="00472583" w:rsidRPr="0030693D">
        <w:rPr>
          <w:rFonts w:ascii="Franklin Gothic Book" w:hAnsi="Franklin Gothic Book"/>
        </w:rPr>
        <w:t>n response, G+PS has given graduate students priority to one-bedroom apartments</w:t>
      </w:r>
      <w:r w:rsidR="00C27B89">
        <w:rPr>
          <w:rFonts w:ascii="Franklin Gothic Book" w:hAnsi="Franklin Gothic Book"/>
        </w:rPr>
        <w:t xml:space="preserve"> in </w:t>
      </w:r>
      <w:r w:rsidR="007D1088">
        <w:rPr>
          <w:rFonts w:ascii="Franklin Gothic Book" w:hAnsi="Franklin Gothic Book"/>
        </w:rPr>
        <w:t xml:space="preserve">campus </w:t>
      </w:r>
      <w:r w:rsidR="00C27B89">
        <w:rPr>
          <w:rFonts w:ascii="Franklin Gothic Book" w:hAnsi="Franklin Gothic Book"/>
        </w:rPr>
        <w:t>residence</w:t>
      </w:r>
      <w:r w:rsidR="002E20E5">
        <w:rPr>
          <w:rFonts w:ascii="Franklin Gothic Book" w:hAnsi="Franklin Gothic Book"/>
        </w:rPr>
        <w:t>s</w:t>
      </w:r>
      <w:r w:rsidR="005B7C20">
        <w:rPr>
          <w:rFonts w:ascii="Franklin Gothic Book" w:hAnsi="Franklin Gothic Book"/>
        </w:rPr>
        <w:t xml:space="preserve"> </w:t>
      </w:r>
      <w:r w:rsidR="00472583" w:rsidRPr="0030693D">
        <w:rPr>
          <w:rFonts w:ascii="Franklin Gothic Book" w:hAnsi="Franklin Gothic Book"/>
        </w:rPr>
        <w:t>and improved access to winter session housing.</w:t>
      </w:r>
      <w:r w:rsidR="002E20E5">
        <w:rPr>
          <w:rFonts w:ascii="Franklin Gothic Book" w:hAnsi="Franklin Gothic Book"/>
        </w:rPr>
        <w:t xml:space="preserve"> </w:t>
      </w:r>
      <w:r w:rsidR="003613FF">
        <w:rPr>
          <w:rFonts w:ascii="Franklin Gothic Book" w:hAnsi="Franklin Gothic Book"/>
        </w:rPr>
        <w:t>Moreover, a</w:t>
      </w:r>
      <w:r w:rsidR="00537E83">
        <w:rPr>
          <w:rFonts w:ascii="Franklin Gothic Book" w:hAnsi="Franklin Gothic Book"/>
        </w:rPr>
        <w:t>d hoc</w:t>
      </w:r>
      <w:r w:rsidR="00486CDB" w:rsidRPr="0030693D">
        <w:rPr>
          <w:rFonts w:ascii="Franklin Gothic Book" w:hAnsi="Franklin Gothic Book"/>
        </w:rPr>
        <w:t xml:space="preserve"> intergenerational co-living </w:t>
      </w:r>
      <w:r w:rsidR="00E52D5D">
        <w:rPr>
          <w:rFonts w:ascii="Franklin Gothic Book" w:hAnsi="Franklin Gothic Book"/>
        </w:rPr>
        <w:t>arrangements have been made through the U</w:t>
      </w:r>
      <w:r w:rsidR="00486CDB" w:rsidRPr="0030693D">
        <w:rPr>
          <w:rFonts w:ascii="Franklin Gothic Book" w:hAnsi="Franklin Gothic Book"/>
        </w:rPr>
        <w:t>BC Graduate Student Community forum</w:t>
      </w:r>
      <w:r w:rsidR="00537C5D" w:rsidRPr="0030693D">
        <w:rPr>
          <w:rFonts w:ascii="Franklin Gothic Book" w:hAnsi="Franklin Gothic Book"/>
        </w:rPr>
        <w:t>s</w:t>
      </w:r>
      <w:r w:rsidR="00486CDB" w:rsidRPr="0030693D">
        <w:rPr>
          <w:rFonts w:ascii="Franklin Gothic Book" w:hAnsi="Franklin Gothic Book"/>
        </w:rPr>
        <w:t>, indicating interest for such</w:t>
      </w:r>
      <w:r w:rsidR="00872E64">
        <w:rPr>
          <w:rFonts w:ascii="Franklin Gothic Book" w:hAnsi="Franklin Gothic Book"/>
        </w:rPr>
        <w:t xml:space="preserve"> </w:t>
      </w:r>
      <w:r w:rsidR="00DB6F99">
        <w:rPr>
          <w:rFonts w:ascii="Franklin Gothic Book" w:hAnsi="Franklin Gothic Book"/>
        </w:rPr>
        <w:t>opportunities</w:t>
      </w:r>
      <w:r w:rsidR="00872E64">
        <w:rPr>
          <w:rFonts w:ascii="Franklin Gothic Book" w:hAnsi="Franklin Gothic Book"/>
        </w:rPr>
        <w:t>.</w:t>
      </w:r>
    </w:p>
    <w:p w14:paraId="2E9104F1" w14:textId="77777777" w:rsidR="00557D93" w:rsidRPr="0030693D" w:rsidRDefault="00557D93" w:rsidP="00BF7067">
      <w:pPr>
        <w:pBdr>
          <w:bottom w:val="single" w:sz="6" w:space="1" w:color="auto"/>
        </w:pBdr>
        <w:spacing w:after="0" w:line="240" w:lineRule="auto"/>
        <w:rPr>
          <w:rFonts w:ascii="Franklin Gothic Book" w:hAnsi="Franklin Gothic Book"/>
          <w:b/>
          <w:bCs/>
          <w:smallCaps/>
        </w:rPr>
      </w:pPr>
      <w:r w:rsidRPr="0030693D">
        <w:rPr>
          <w:rFonts w:ascii="Franklin Gothic Book" w:hAnsi="Franklin Gothic Book"/>
          <w:b/>
          <w:bCs/>
          <w:smallCaps/>
        </w:rPr>
        <w:t>Options</w:t>
      </w:r>
    </w:p>
    <w:p w14:paraId="5552E707" w14:textId="1E6F324F" w:rsidR="00644C29" w:rsidRPr="0030693D" w:rsidRDefault="00644C29" w:rsidP="00BF7067">
      <w:pPr>
        <w:spacing w:after="0" w:line="240" w:lineRule="auto"/>
        <w:rPr>
          <w:rFonts w:ascii="Franklin Gothic Book" w:hAnsi="Franklin Gothic Book"/>
        </w:rPr>
      </w:pPr>
      <w:r w:rsidRPr="0030693D">
        <w:rPr>
          <w:rFonts w:ascii="Franklin Gothic Book" w:hAnsi="Franklin Gothic Book"/>
          <w:i/>
          <w:iCs/>
        </w:rPr>
        <w:t xml:space="preserve">Option </w:t>
      </w:r>
      <w:r w:rsidR="00DC5188" w:rsidRPr="0030693D">
        <w:rPr>
          <w:rFonts w:ascii="Franklin Gothic Book" w:hAnsi="Franklin Gothic Book"/>
          <w:i/>
          <w:iCs/>
        </w:rPr>
        <w:t>1</w:t>
      </w:r>
      <w:r w:rsidRPr="0030693D">
        <w:rPr>
          <w:rFonts w:ascii="Franklin Gothic Book" w:hAnsi="Franklin Gothic Book"/>
          <w:i/>
          <w:iCs/>
        </w:rPr>
        <w:t>:</w:t>
      </w:r>
      <w:r w:rsidR="00525709" w:rsidRPr="0030693D">
        <w:rPr>
          <w:rFonts w:ascii="Franklin Gothic Book" w:hAnsi="Franklin Gothic Book"/>
          <w:i/>
          <w:iCs/>
        </w:rPr>
        <w:t xml:space="preserve"> </w:t>
      </w:r>
      <w:r w:rsidR="00D65C4C" w:rsidRPr="0030693D">
        <w:rPr>
          <w:rFonts w:ascii="Franklin Gothic Book" w:hAnsi="Franklin Gothic Book"/>
          <w:i/>
          <w:iCs/>
        </w:rPr>
        <w:t>Develop pilot project in collaboration with</w:t>
      </w:r>
      <w:r w:rsidR="00084F15" w:rsidRPr="0030693D">
        <w:rPr>
          <w:rFonts w:ascii="Franklin Gothic Book" w:hAnsi="Franklin Gothic Book"/>
          <w:i/>
          <w:iCs/>
        </w:rPr>
        <w:t xml:space="preserve"> UBC </w:t>
      </w:r>
      <w:r w:rsidR="00D65C4C" w:rsidRPr="0030693D">
        <w:rPr>
          <w:rFonts w:ascii="Franklin Gothic Book" w:hAnsi="Franklin Gothic Book"/>
          <w:i/>
          <w:iCs/>
        </w:rPr>
        <w:t>and external partners</w:t>
      </w:r>
      <w:r w:rsidR="00E267D3" w:rsidRPr="0030693D">
        <w:rPr>
          <w:rFonts w:ascii="Franklin Gothic Book" w:hAnsi="Franklin Gothic Book"/>
          <w:i/>
          <w:iCs/>
        </w:rPr>
        <w:t xml:space="preserve"> to assess</w:t>
      </w:r>
      <w:r w:rsidR="00085A0B" w:rsidRPr="0030693D">
        <w:rPr>
          <w:rFonts w:ascii="Franklin Gothic Book" w:hAnsi="Franklin Gothic Book"/>
          <w:i/>
          <w:iCs/>
        </w:rPr>
        <w:t xml:space="preserve"> </w:t>
      </w:r>
      <w:r w:rsidR="00E267D3" w:rsidRPr="0030693D">
        <w:rPr>
          <w:rFonts w:ascii="Franklin Gothic Book" w:hAnsi="Franklin Gothic Book"/>
          <w:i/>
          <w:iCs/>
        </w:rPr>
        <w:t xml:space="preserve">feasibility, desirability and viability </w:t>
      </w:r>
      <w:r w:rsidR="00B52E37">
        <w:rPr>
          <w:rFonts w:ascii="Franklin Gothic Book" w:hAnsi="Franklin Gothic Book"/>
          <w:i/>
          <w:iCs/>
        </w:rPr>
        <w:t xml:space="preserve">of an </w:t>
      </w:r>
      <w:r w:rsidR="00217BB3" w:rsidRPr="0030693D">
        <w:rPr>
          <w:rFonts w:ascii="Franklin Gothic Book" w:hAnsi="Franklin Gothic Book"/>
          <w:i/>
          <w:iCs/>
        </w:rPr>
        <w:t>ongoing</w:t>
      </w:r>
      <w:r w:rsidR="00B52E37">
        <w:rPr>
          <w:rFonts w:ascii="Franklin Gothic Book" w:hAnsi="Franklin Gothic Book"/>
          <w:i/>
          <w:iCs/>
        </w:rPr>
        <w:t xml:space="preserve"> intergenerational co-housing</w:t>
      </w:r>
      <w:r w:rsidR="00E267D3" w:rsidRPr="0030693D">
        <w:rPr>
          <w:rFonts w:ascii="Franklin Gothic Book" w:hAnsi="Franklin Gothic Book"/>
          <w:i/>
          <w:iCs/>
        </w:rPr>
        <w:t xml:space="preserve"> </w:t>
      </w:r>
      <w:r w:rsidR="00085A0B" w:rsidRPr="0030693D">
        <w:rPr>
          <w:rFonts w:ascii="Franklin Gothic Book" w:hAnsi="Franklin Gothic Book"/>
          <w:i/>
          <w:iCs/>
        </w:rPr>
        <w:t>program</w:t>
      </w:r>
      <w:r w:rsidR="00E267D3" w:rsidRPr="0030693D">
        <w:rPr>
          <w:rFonts w:ascii="Franklin Gothic Book" w:hAnsi="Franklin Gothic Book"/>
          <w:i/>
          <w:iCs/>
        </w:rPr>
        <w:t xml:space="preserve"> </w:t>
      </w:r>
      <w:r w:rsidR="00B52E37">
        <w:rPr>
          <w:rFonts w:ascii="Franklin Gothic Book" w:hAnsi="Franklin Gothic Book"/>
          <w:i/>
          <w:iCs/>
        </w:rPr>
        <w:t>through</w:t>
      </w:r>
      <w:r w:rsidR="00E267D3" w:rsidRPr="0030693D">
        <w:rPr>
          <w:rFonts w:ascii="Franklin Gothic Book" w:hAnsi="Franklin Gothic Book"/>
          <w:i/>
          <w:iCs/>
        </w:rPr>
        <w:t xml:space="preserve"> G+PS</w:t>
      </w:r>
      <w:r w:rsidR="00E267D3" w:rsidRPr="0030693D">
        <w:rPr>
          <w:rFonts w:ascii="Franklin Gothic Book" w:hAnsi="Franklin Gothic Book"/>
        </w:rPr>
        <w:t>.</w:t>
      </w:r>
    </w:p>
    <w:p w14:paraId="013EDFB1" w14:textId="467EA024" w:rsidR="00E267D3" w:rsidRPr="0030693D" w:rsidRDefault="0025541A" w:rsidP="00BF7067">
      <w:pPr>
        <w:pStyle w:val="ListParagraph"/>
        <w:numPr>
          <w:ilvl w:val="0"/>
          <w:numId w:val="3"/>
        </w:numPr>
        <w:spacing w:line="240" w:lineRule="auto"/>
        <w:rPr>
          <w:rFonts w:ascii="Franklin Gothic Book" w:hAnsi="Franklin Gothic Book"/>
        </w:rPr>
      </w:pPr>
      <w:r w:rsidRPr="0030693D">
        <w:rPr>
          <w:rFonts w:ascii="Franklin Gothic Book" w:hAnsi="Franklin Gothic Book"/>
        </w:rPr>
        <w:t xml:space="preserve">Pro: </w:t>
      </w:r>
      <w:r w:rsidR="00925968" w:rsidRPr="0030693D">
        <w:rPr>
          <w:rFonts w:ascii="Franklin Gothic Book" w:hAnsi="Franklin Gothic Book"/>
        </w:rPr>
        <w:t xml:space="preserve">Coordination and leadership though </w:t>
      </w:r>
      <w:r w:rsidR="006931B7" w:rsidRPr="0030693D">
        <w:rPr>
          <w:rFonts w:ascii="Franklin Gothic Book" w:hAnsi="Franklin Gothic Book"/>
        </w:rPr>
        <w:t xml:space="preserve">G+PS </w:t>
      </w:r>
      <w:r w:rsidR="00925968" w:rsidRPr="0030693D">
        <w:rPr>
          <w:rFonts w:ascii="Franklin Gothic Book" w:hAnsi="Franklin Gothic Book"/>
        </w:rPr>
        <w:t xml:space="preserve">can ensure project </w:t>
      </w:r>
      <w:r w:rsidR="007A4A56" w:rsidRPr="0030693D">
        <w:rPr>
          <w:rFonts w:ascii="Franklin Gothic Book" w:hAnsi="Franklin Gothic Book"/>
        </w:rPr>
        <w:t xml:space="preserve">has </w:t>
      </w:r>
      <w:r w:rsidR="00925968" w:rsidRPr="0030693D">
        <w:rPr>
          <w:rFonts w:ascii="Franklin Gothic Book" w:hAnsi="Franklin Gothic Book"/>
        </w:rPr>
        <w:t xml:space="preserve">sufficient visibility </w:t>
      </w:r>
      <w:r w:rsidR="002F27C4" w:rsidRPr="0030693D">
        <w:rPr>
          <w:rFonts w:ascii="Franklin Gothic Book" w:hAnsi="Franklin Gothic Book"/>
        </w:rPr>
        <w:t xml:space="preserve">and credibility to attract and potentially benefit </w:t>
      </w:r>
      <w:r w:rsidR="007A4A56" w:rsidRPr="0030693D">
        <w:rPr>
          <w:rFonts w:ascii="Franklin Gothic Book" w:hAnsi="Franklin Gothic Book"/>
        </w:rPr>
        <w:t>a large group of students and senior</w:t>
      </w:r>
      <w:r w:rsidR="0002410A">
        <w:rPr>
          <w:rFonts w:ascii="Franklin Gothic Book" w:hAnsi="Franklin Gothic Book"/>
        </w:rPr>
        <w:t xml:space="preserve"> participants</w:t>
      </w:r>
      <w:r w:rsidR="007A4A56" w:rsidRPr="0030693D">
        <w:rPr>
          <w:rFonts w:ascii="Franklin Gothic Book" w:hAnsi="Franklin Gothic Book"/>
        </w:rPr>
        <w:t xml:space="preserve">. </w:t>
      </w:r>
    </w:p>
    <w:p w14:paraId="321ABBDA" w14:textId="4D3C1B1E" w:rsidR="005A1DFF" w:rsidRPr="0030693D" w:rsidRDefault="0025541A" w:rsidP="00BF7067">
      <w:pPr>
        <w:pStyle w:val="ListParagraph"/>
        <w:numPr>
          <w:ilvl w:val="0"/>
          <w:numId w:val="3"/>
        </w:numPr>
        <w:spacing w:line="240" w:lineRule="auto"/>
        <w:rPr>
          <w:rFonts w:ascii="Franklin Gothic Book" w:hAnsi="Franklin Gothic Book"/>
        </w:rPr>
      </w:pPr>
      <w:r w:rsidRPr="0030693D">
        <w:rPr>
          <w:rFonts w:ascii="Franklin Gothic Book" w:hAnsi="Franklin Gothic Book"/>
        </w:rPr>
        <w:t xml:space="preserve">Con: </w:t>
      </w:r>
      <w:r w:rsidR="00316D23">
        <w:rPr>
          <w:rFonts w:ascii="Franklin Gothic Book" w:hAnsi="Franklin Gothic Book"/>
        </w:rPr>
        <w:t>A p</w:t>
      </w:r>
      <w:r w:rsidR="007A4A56" w:rsidRPr="0030693D">
        <w:rPr>
          <w:rFonts w:ascii="Franklin Gothic Book" w:hAnsi="Franklin Gothic Book"/>
        </w:rPr>
        <w:t>ilot project</w:t>
      </w:r>
      <w:r w:rsidR="00A65EB6" w:rsidRPr="0030693D">
        <w:rPr>
          <w:rFonts w:ascii="Franklin Gothic Book" w:hAnsi="Franklin Gothic Book"/>
        </w:rPr>
        <w:t xml:space="preserve"> will require s</w:t>
      </w:r>
      <w:r w:rsidR="00192E24" w:rsidRPr="0030693D">
        <w:rPr>
          <w:rFonts w:ascii="Franklin Gothic Book" w:hAnsi="Franklin Gothic Book"/>
        </w:rPr>
        <w:t>izable</w:t>
      </w:r>
      <w:r w:rsidR="005A1DFF" w:rsidRPr="0030693D">
        <w:rPr>
          <w:rFonts w:ascii="Franklin Gothic Book" w:hAnsi="Franklin Gothic Book"/>
        </w:rPr>
        <w:t xml:space="preserve"> human and financial </w:t>
      </w:r>
      <w:r w:rsidR="00192E24" w:rsidRPr="0030693D">
        <w:rPr>
          <w:rFonts w:ascii="Franklin Gothic Book" w:hAnsi="Franklin Gothic Book"/>
        </w:rPr>
        <w:t>inputs</w:t>
      </w:r>
      <w:r w:rsidR="007A4A56" w:rsidRPr="0030693D">
        <w:rPr>
          <w:rFonts w:ascii="Franklin Gothic Book" w:hAnsi="Franklin Gothic Book"/>
        </w:rPr>
        <w:t xml:space="preserve"> to develop and implement</w:t>
      </w:r>
      <w:r w:rsidR="00192E24" w:rsidRPr="0030693D">
        <w:rPr>
          <w:rFonts w:ascii="Franklin Gothic Book" w:hAnsi="Franklin Gothic Book"/>
        </w:rPr>
        <w:t>. S</w:t>
      </w:r>
      <w:r w:rsidR="000D3902" w:rsidRPr="0030693D">
        <w:rPr>
          <w:rFonts w:ascii="Franklin Gothic Book" w:hAnsi="Franklin Gothic Book"/>
        </w:rPr>
        <w:t xml:space="preserve">hould project continue </w:t>
      </w:r>
      <w:r w:rsidR="00055E2F">
        <w:rPr>
          <w:rFonts w:ascii="Franklin Gothic Book" w:hAnsi="Franklin Gothic Book"/>
        </w:rPr>
        <w:t xml:space="preserve">in the </w:t>
      </w:r>
      <w:r w:rsidR="000D3902" w:rsidRPr="0030693D">
        <w:rPr>
          <w:rFonts w:ascii="Franklin Gothic Book" w:hAnsi="Franklin Gothic Book"/>
        </w:rPr>
        <w:t>long-term, funding needs to be secured for administrative costs.</w:t>
      </w:r>
    </w:p>
    <w:p w14:paraId="367569BC" w14:textId="33918A57" w:rsidR="00DC5188" w:rsidRPr="0030693D" w:rsidRDefault="00DC5188" w:rsidP="00DC5188">
      <w:pPr>
        <w:spacing w:after="0" w:line="240" w:lineRule="auto"/>
        <w:rPr>
          <w:rFonts w:ascii="Franklin Gothic Book" w:hAnsi="Franklin Gothic Book"/>
          <w:i/>
          <w:iCs/>
        </w:rPr>
      </w:pPr>
      <w:r w:rsidRPr="0030693D">
        <w:rPr>
          <w:rFonts w:ascii="Franklin Gothic Book" w:hAnsi="Franklin Gothic Book"/>
          <w:i/>
          <w:iCs/>
        </w:rPr>
        <w:t xml:space="preserve">Option 2: Create grant inviting </w:t>
      </w:r>
      <w:r w:rsidR="00E43AAA" w:rsidRPr="0030693D">
        <w:rPr>
          <w:rFonts w:ascii="Franklin Gothic Book" w:hAnsi="Franklin Gothic Book"/>
          <w:i/>
          <w:iCs/>
        </w:rPr>
        <w:t xml:space="preserve">interdisciplinary </w:t>
      </w:r>
      <w:r w:rsidRPr="0030693D">
        <w:rPr>
          <w:rFonts w:ascii="Franklin Gothic Book" w:hAnsi="Franklin Gothic Book"/>
          <w:i/>
          <w:iCs/>
        </w:rPr>
        <w:t>UBC researchers to collaborate with relevant local organizations to develop an intergenerational co-living</w:t>
      </w:r>
      <w:r w:rsidR="00BE4F10">
        <w:rPr>
          <w:rFonts w:ascii="Franklin Gothic Book" w:hAnsi="Franklin Gothic Book"/>
          <w:i/>
          <w:iCs/>
        </w:rPr>
        <w:t xml:space="preserve"> </w:t>
      </w:r>
      <w:r w:rsidRPr="0030693D">
        <w:rPr>
          <w:rFonts w:ascii="Franklin Gothic Book" w:hAnsi="Franklin Gothic Book"/>
          <w:i/>
          <w:iCs/>
        </w:rPr>
        <w:t xml:space="preserve">project and measure its social, health and wellbeing, and economic impact on student and senior participants. </w:t>
      </w:r>
    </w:p>
    <w:p w14:paraId="51662F55" w14:textId="79A059F7" w:rsidR="00DC5188" w:rsidRPr="0030693D" w:rsidRDefault="00DC5188" w:rsidP="00DC5188">
      <w:pPr>
        <w:pStyle w:val="ListParagraph"/>
        <w:numPr>
          <w:ilvl w:val="0"/>
          <w:numId w:val="3"/>
        </w:numPr>
        <w:spacing w:line="240" w:lineRule="auto"/>
        <w:rPr>
          <w:rFonts w:ascii="Franklin Gothic Book" w:hAnsi="Franklin Gothic Book"/>
        </w:rPr>
      </w:pPr>
      <w:r w:rsidRPr="0030693D">
        <w:rPr>
          <w:rFonts w:ascii="Franklin Gothic Book" w:hAnsi="Franklin Gothic Book"/>
        </w:rPr>
        <w:t xml:space="preserve">Pro: A research </w:t>
      </w:r>
      <w:r w:rsidR="001C1A8B">
        <w:rPr>
          <w:rFonts w:ascii="Franklin Gothic Book" w:hAnsi="Franklin Gothic Book"/>
        </w:rPr>
        <w:t xml:space="preserve">project </w:t>
      </w:r>
      <w:r w:rsidRPr="0030693D">
        <w:rPr>
          <w:rFonts w:ascii="Franklin Gothic Book" w:hAnsi="Franklin Gothic Book"/>
        </w:rPr>
        <w:t xml:space="preserve">approach allows rigorous evaluations of program outcomes to generate high quality evidence around program impact </w:t>
      </w:r>
      <w:r w:rsidR="00BD55C1">
        <w:rPr>
          <w:rFonts w:ascii="Franklin Gothic Book" w:hAnsi="Franklin Gothic Book"/>
        </w:rPr>
        <w:t xml:space="preserve">and </w:t>
      </w:r>
      <w:r w:rsidRPr="0030693D">
        <w:rPr>
          <w:rFonts w:ascii="Franklin Gothic Book" w:hAnsi="Franklin Gothic Book"/>
        </w:rPr>
        <w:t xml:space="preserve">its potential for replicability in other settings. </w:t>
      </w:r>
    </w:p>
    <w:p w14:paraId="5F0F69C9" w14:textId="584BA5B2" w:rsidR="00DC5188" w:rsidRPr="0030693D" w:rsidRDefault="00DC5188" w:rsidP="00DC5188">
      <w:pPr>
        <w:pStyle w:val="ListParagraph"/>
        <w:numPr>
          <w:ilvl w:val="0"/>
          <w:numId w:val="3"/>
        </w:numPr>
        <w:spacing w:line="240" w:lineRule="auto"/>
        <w:rPr>
          <w:rFonts w:ascii="Franklin Gothic Book" w:hAnsi="Franklin Gothic Book"/>
        </w:rPr>
      </w:pPr>
      <w:r w:rsidRPr="0030693D">
        <w:rPr>
          <w:rFonts w:ascii="Franklin Gothic Book" w:hAnsi="Franklin Gothic Book"/>
        </w:rPr>
        <w:t xml:space="preserve">Con: </w:t>
      </w:r>
      <w:r w:rsidR="000A05D7">
        <w:rPr>
          <w:rFonts w:ascii="Franklin Gothic Book" w:hAnsi="Franklin Gothic Book"/>
        </w:rPr>
        <w:t>The p</w:t>
      </w:r>
      <w:r w:rsidRPr="0030693D">
        <w:rPr>
          <w:rFonts w:ascii="Franklin Gothic Book" w:hAnsi="Franklin Gothic Book"/>
        </w:rPr>
        <w:t xml:space="preserve">rocess will be protracted due to </w:t>
      </w:r>
      <w:r w:rsidR="000A05D7">
        <w:rPr>
          <w:rFonts w:ascii="Franklin Gothic Book" w:hAnsi="Franklin Gothic Book"/>
        </w:rPr>
        <w:t xml:space="preserve">significant </w:t>
      </w:r>
      <w:r w:rsidRPr="0030693D">
        <w:rPr>
          <w:rFonts w:ascii="Franklin Gothic Book" w:hAnsi="Franklin Gothic Book"/>
        </w:rPr>
        <w:t>time required to run a grant competition and for research development and ethics approval protocol.</w:t>
      </w:r>
    </w:p>
    <w:p w14:paraId="2CA88252" w14:textId="5F623449" w:rsidR="00644C29" w:rsidRPr="0030693D" w:rsidRDefault="00644C29" w:rsidP="00BF7067">
      <w:pPr>
        <w:pBdr>
          <w:bottom w:val="single" w:sz="6" w:space="1" w:color="auto"/>
        </w:pBdr>
        <w:spacing w:after="0" w:line="240" w:lineRule="auto"/>
        <w:rPr>
          <w:rFonts w:ascii="Franklin Gothic Book" w:hAnsi="Franklin Gothic Book"/>
          <w:b/>
          <w:bCs/>
          <w:smallCaps/>
        </w:rPr>
      </w:pPr>
      <w:r w:rsidRPr="0030693D">
        <w:rPr>
          <w:rFonts w:ascii="Franklin Gothic Book" w:hAnsi="Franklin Gothic Book"/>
          <w:b/>
          <w:bCs/>
          <w:smallCaps/>
        </w:rPr>
        <w:t>Key Considerations</w:t>
      </w:r>
    </w:p>
    <w:p w14:paraId="0CC97FF8" w14:textId="3807923D" w:rsidR="001320A4" w:rsidRPr="0030693D" w:rsidRDefault="00217BB3" w:rsidP="00B66EE0">
      <w:pPr>
        <w:pStyle w:val="ListParagraph"/>
        <w:numPr>
          <w:ilvl w:val="0"/>
          <w:numId w:val="4"/>
        </w:numPr>
        <w:spacing w:line="240" w:lineRule="auto"/>
        <w:rPr>
          <w:rFonts w:ascii="Franklin Gothic Book" w:hAnsi="Franklin Gothic Book"/>
        </w:rPr>
      </w:pPr>
      <w:r w:rsidRPr="0030693D">
        <w:rPr>
          <w:rFonts w:ascii="Franklin Gothic Book" w:hAnsi="Franklin Gothic Book"/>
        </w:rPr>
        <w:t>G+PS’ direct involvement</w:t>
      </w:r>
      <w:r w:rsidR="007C7A21" w:rsidRPr="0030693D">
        <w:rPr>
          <w:rFonts w:ascii="Franklin Gothic Book" w:hAnsi="Franklin Gothic Book"/>
        </w:rPr>
        <w:t xml:space="preserve"> creates a reputational risk for the University </w:t>
      </w:r>
      <w:r w:rsidR="00A108B1" w:rsidRPr="0030693D">
        <w:rPr>
          <w:rFonts w:ascii="Franklin Gothic Book" w:hAnsi="Franklin Gothic Book"/>
        </w:rPr>
        <w:t>should any student-senior matches go awry</w:t>
      </w:r>
      <w:r w:rsidR="007C7A21" w:rsidRPr="0030693D">
        <w:rPr>
          <w:rFonts w:ascii="Franklin Gothic Book" w:hAnsi="Franklin Gothic Book"/>
        </w:rPr>
        <w:t xml:space="preserve">. </w:t>
      </w:r>
      <w:r w:rsidR="000A05D7">
        <w:rPr>
          <w:rFonts w:ascii="Franklin Gothic Book" w:hAnsi="Franklin Gothic Book"/>
        </w:rPr>
        <w:t>However, t</w:t>
      </w:r>
      <w:r w:rsidR="007C7A21" w:rsidRPr="0030693D">
        <w:rPr>
          <w:rFonts w:ascii="Franklin Gothic Book" w:hAnsi="Franklin Gothic Book"/>
        </w:rPr>
        <w:t>he restriction of such programs to graduate students</w:t>
      </w:r>
      <w:r w:rsidR="00BD5BC8" w:rsidRPr="0030693D">
        <w:rPr>
          <w:rFonts w:ascii="Franklin Gothic Book" w:hAnsi="Franklin Gothic Book"/>
        </w:rPr>
        <w:t xml:space="preserve"> and use of</w:t>
      </w:r>
      <w:r w:rsidR="007C7A21" w:rsidRPr="0030693D">
        <w:rPr>
          <w:rFonts w:ascii="Franklin Gothic Book" w:hAnsi="Franklin Gothic Book"/>
        </w:rPr>
        <w:t xml:space="preserve"> a </w:t>
      </w:r>
      <w:r w:rsidR="00036DD9">
        <w:rPr>
          <w:rFonts w:ascii="Franklin Gothic Book" w:hAnsi="Franklin Gothic Book"/>
        </w:rPr>
        <w:t>ri</w:t>
      </w:r>
      <w:r w:rsidR="007C7A21" w:rsidRPr="0030693D">
        <w:rPr>
          <w:rFonts w:ascii="Franklin Gothic Book" w:hAnsi="Franklin Gothic Book"/>
        </w:rPr>
        <w:t xml:space="preserve">gorous screening process, as is the </w:t>
      </w:r>
      <w:r w:rsidR="00A108B1" w:rsidRPr="0030693D">
        <w:rPr>
          <w:rFonts w:ascii="Franklin Gothic Book" w:hAnsi="Franklin Gothic Book"/>
        </w:rPr>
        <w:t xml:space="preserve">case with </w:t>
      </w:r>
      <w:r w:rsidR="00A108B1" w:rsidRPr="0030693D">
        <w:rPr>
          <w:rFonts w:ascii="Franklin Gothic Book" w:hAnsi="Franklin Gothic Book"/>
          <w:i/>
          <w:iCs/>
        </w:rPr>
        <w:t>Symbiosis</w:t>
      </w:r>
      <w:r w:rsidR="00A108B1" w:rsidRPr="0030693D">
        <w:rPr>
          <w:rFonts w:ascii="Franklin Gothic Book" w:hAnsi="Franklin Gothic Book"/>
        </w:rPr>
        <w:t xml:space="preserve"> at McMaster University</w:t>
      </w:r>
      <w:r w:rsidR="007C7A21" w:rsidRPr="0030693D">
        <w:rPr>
          <w:rFonts w:ascii="Franklin Gothic Book" w:hAnsi="Franklin Gothic Book"/>
        </w:rPr>
        <w:t xml:space="preserve">, could mitigate </w:t>
      </w:r>
      <w:r w:rsidR="00E422AA" w:rsidRPr="0030693D">
        <w:rPr>
          <w:rFonts w:ascii="Franklin Gothic Book" w:hAnsi="Franklin Gothic Book"/>
        </w:rPr>
        <w:t xml:space="preserve">risks for </w:t>
      </w:r>
      <w:r w:rsidR="007C7A21" w:rsidRPr="0030693D">
        <w:rPr>
          <w:rFonts w:ascii="Franklin Gothic Book" w:hAnsi="Franklin Gothic Book"/>
        </w:rPr>
        <w:t>the University</w:t>
      </w:r>
      <w:r w:rsidR="00964B98" w:rsidRPr="0030693D">
        <w:rPr>
          <w:rFonts w:ascii="Franklin Gothic Book" w:hAnsi="Franklin Gothic Book"/>
        </w:rPr>
        <w:t xml:space="preserve">, plus </w:t>
      </w:r>
      <w:r w:rsidR="00E422AA" w:rsidRPr="0030693D">
        <w:rPr>
          <w:rFonts w:ascii="Franklin Gothic Book" w:hAnsi="Franklin Gothic Book"/>
        </w:rPr>
        <w:t>encourage program uptake</w:t>
      </w:r>
      <w:r w:rsidR="0044466A" w:rsidRPr="0030693D">
        <w:rPr>
          <w:rFonts w:ascii="Franklin Gothic Book" w:hAnsi="Franklin Gothic Book"/>
        </w:rPr>
        <w:t xml:space="preserve"> by senior</w:t>
      </w:r>
      <w:r w:rsidR="00A80846">
        <w:rPr>
          <w:rFonts w:ascii="Franklin Gothic Book" w:hAnsi="Franklin Gothic Book"/>
        </w:rPr>
        <w:t xml:space="preserve"> participants.</w:t>
      </w:r>
    </w:p>
    <w:p w14:paraId="1BDB8EEA" w14:textId="0721BC16" w:rsidR="00A10994" w:rsidRPr="0030693D" w:rsidRDefault="00A41CA2" w:rsidP="00A10994">
      <w:pPr>
        <w:pStyle w:val="ListParagraph"/>
        <w:numPr>
          <w:ilvl w:val="0"/>
          <w:numId w:val="4"/>
        </w:numPr>
        <w:spacing w:line="240" w:lineRule="auto"/>
        <w:rPr>
          <w:rFonts w:ascii="Franklin Gothic Book" w:hAnsi="Franklin Gothic Book"/>
        </w:rPr>
      </w:pPr>
      <w:r w:rsidRPr="0030693D">
        <w:rPr>
          <w:rFonts w:ascii="Franklin Gothic Book" w:hAnsi="Franklin Gothic Book"/>
        </w:rPr>
        <w:t>Program development and implementation relies on</w:t>
      </w:r>
      <w:r w:rsidR="00CE0CA9" w:rsidRPr="0030693D">
        <w:rPr>
          <w:rFonts w:ascii="Franklin Gothic Book" w:hAnsi="Franklin Gothic Book"/>
        </w:rPr>
        <w:t xml:space="preserve"> building community </w:t>
      </w:r>
      <w:r w:rsidRPr="0030693D">
        <w:rPr>
          <w:rFonts w:ascii="Franklin Gothic Book" w:hAnsi="Franklin Gothic Book"/>
        </w:rPr>
        <w:t>partnerships</w:t>
      </w:r>
      <w:r w:rsidR="00CE0CA9" w:rsidRPr="0030693D">
        <w:rPr>
          <w:rFonts w:ascii="Franklin Gothic Book" w:hAnsi="Franklin Gothic Book"/>
        </w:rPr>
        <w:t>, which further</w:t>
      </w:r>
      <w:r w:rsidRPr="0030693D">
        <w:rPr>
          <w:rFonts w:ascii="Franklin Gothic Book" w:hAnsi="Franklin Gothic Book"/>
        </w:rPr>
        <w:t xml:space="preserve"> advance</w:t>
      </w:r>
      <w:r w:rsidR="00CE0CA9" w:rsidRPr="0030693D">
        <w:rPr>
          <w:rFonts w:ascii="Franklin Gothic Book" w:hAnsi="Franklin Gothic Book"/>
        </w:rPr>
        <w:t>s</w:t>
      </w:r>
      <w:r w:rsidRPr="0030693D">
        <w:rPr>
          <w:rFonts w:ascii="Franklin Gothic Book" w:hAnsi="Franklin Gothic Book"/>
        </w:rPr>
        <w:t xml:space="preserve"> UBC</w:t>
      </w:r>
      <w:r w:rsidR="00B66EE0" w:rsidRPr="0030693D">
        <w:rPr>
          <w:rFonts w:ascii="Franklin Gothic Book" w:hAnsi="Franklin Gothic Book"/>
        </w:rPr>
        <w:t>’s</w:t>
      </w:r>
      <w:r w:rsidRPr="0030693D">
        <w:rPr>
          <w:rFonts w:ascii="Franklin Gothic Book" w:hAnsi="Franklin Gothic Book"/>
        </w:rPr>
        <w:t xml:space="preserve"> strategic goals for local engagement and equity.</w:t>
      </w:r>
    </w:p>
    <w:p w14:paraId="1C456AAB" w14:textId="2FB7E150" w:rsidR="00644C29" w:rsidRPr="0030693D" w:rsidRDefault="00644C29" w:rsidP="0025541A">
      <w:pPr>
        <w:pBdr>
          <w:bottom w:val="single" w:sz="6" w:space="1" w:color="auto"/>
        </w:pBdr>
        <w:spacing w:after="0" w:line="240" w:lineRule="auto"/>
        <w:rPr>
          <w:rFonts w:ascii="Franklin Gothic Book" w:hAnsi="Franklin Gothic Book"/>
          <w:b/>
          <w:bCs/>
          <w:smallCaps/>
        </w:rPr>
      </w:pPr>
      <w:r w:rsidRPr="0030693D">
        <w:rPr>
          <w:rFonts w:ascii="Franklin Gothic Book" w:hAnsi="Franklin Gothic Book"/>
          <w:b/>
          <w:bCs/>
          <w:smallCaps/>
        </w:rPr>
        <w:t>Recommendation</w:t>
      </w:r>
    </w:p>
    <w:p w14:paraId="3B1470ED" w14:textId="5FC4E375" w:rsidR="00583D0B" w:rsidRPr="0030693D" w:rsidRDefault="00E66303" w:rsidP="004117B8">
      <w:pPr>
        <w:spacing w:line="240" w:lineRule="auto"/>
        <w:rPr>
          <w:rFonts w:ascii="Franklin Gothic Book" w:hAnsi="Franklin Gothic Book"/>
        </w:rPr>
        <w:sectPr w:rsidR="00583D0B" w:rsidRPr="0030693D" w:rsidSect="006D3FDD">
          <w:headerReference w:type="default" r:id="rId8"/>
          <w:pgSz w:w="12240" w:h="15840"/>
          <w:pgMar w:top="1304" w:right="1304" w:bottom="1304" w:left="1304" w:header="709" w:footer="709" w:gutter="0"/>
          <w:cols w:space="708"/>
          <w:docGrid w:linePitch="360"/>
        </w:sectPr>
      </w:pPr>
      <w:r w:rsidRPr="0030693D">
        <w:rPr>
          <w:rFonts w:ascii="Franklin Gothic Book" w:hAnsi="Franklin Gothic Book"/>
        </w:rPr>
        <w:t>Option 2 is recommended.</w:t>
      </w:r>
      <w:r w:rsidR="00360292" w:rsidRPr="0030693D">
        <w:rPr>
          <w:rFonts w:ascii="Franklin Gothic Book" w:hAnsi="Franklin Gothic Book"/>
        </w:rPr>
        <w:t xml:space="preserve"> Implementing an intergenerational co-living </w:t>
      </w:r>
      <w:r w:rsidR="008F700B" w:rsidRPr="0030693D">
        <w:rPr>
          <w:rFonts w:ascii="Franklin Gothic Book" w:hAnsi="Franklin Gothic Book"/>
        </w:rPr>
        <w:t xml:space="preserve">program </w:t>
      </w:r>
      <w:r w:rsidR="00C43961" w:rsidRPr="0030693D">
        <w:rPr>
          <w:rFonts w:ascii="Franklin Gothic Book" w:hAnsi="Franklin Gothic Book"/>
        </w:rPr>
        <w:t>as part of an interdisciplinary and community-based participatory study</w:t>
      </w:r>
      <w:r w:rsidR="00CB325A" w:rsidRPr="0030693D">
        <w:rPr>
          <w:rFonts w:ascii="Franklin Gothic Book" w:hAnsi="Franklin Gothic Book"/>
        </w:rPr>
        <w:t xml:space="preserve"> enables a more evidence-based approach to program implementation</w:t>
      </w:r>
      <w:r w:rsidR="00042FF0" w:rsidRPr="0030693D">
        <w:rPr>
          <w:rFonts w:ascii="Franklin Gothic Book" w:hAnsi="Franklin Gothic Book"/>
        </w:rPr>
        <w:t xml:space="preserve">. </w:t>
      </w:r>
      <w:r w:rsidR="00856CD6" w:rsidRPr="0030693D">
        <w:rPr>
          <w:rFonts w:ascii="Franklin Gothic Book" w:hAnsi="Franklin Gothic Book"/>
        </w:rPr>
        <w:t>This</w:t>
      </w:r>
      <w:r w:rsidR="00DC1B19">
        <w:rPr>
          <w:rFonts w:ascii="Franklin Gothic Book" w:hAnsi="Franklin Gothic Book"/>
        </w:rPr>
        <w:t xml:space="preserve"> </w:t>
      </w:r>
      <w:r w:rsidR="00AF2EE8">
        <w:rPr>
          <w:rFonts w:ascii="Franklin Gothic Book" w:hAnsi="Franklin Gothic Book"/>
        </w:rPr>
        <w:t>initiative</w:t>
      </w:r>
      <w:r w:rsidR="00DC1B19">
        <w:rPr>
          <w:rFonts w:ascii="Franklin Gothic Book" w:hAnsi="Franklin Gothic Book"/>
        </w:rPr>
        <w:t xml:space="preserve"> </w:t>
      </w:r>
      <w:r w:rsidR="005D798B" w:rsidRPr="0030693D">
        <w:rPr>
          <w:rFonts w:ascii="Franklin Gothic Book" w:hAnsi="Franklin Gothic Book"/>
        </w:rPr>
        <w:t>not only</w:t>
      </w:r>
      <w:r w:rsidR="00856CD6" w:rsidRPr="0030693D">
        <w:rPr>
          <w:rFonts w:ascii="Franklin Gothic Book" w:hAnsi="Franklin Gothic Book"/>
        </w:rPr>
        <w:t xml:space="preserve"> a</w:t>
      </w:r>
      <w:r w:rsidRPr="0030693D">
        <w:rPr>
          <w:rFonts w:ascii="Franklin Gothic Book" w:hAnsi="Franklin Gothic Book"/>
        </w:rPr>
        <w:t>lign</w:t>
      </w:r>
      <w:r w:rsidR="00856CD6" w:rsidRPr="0030693D">
        <w:rPr>
          <w:rFonts w:ascii="Franklin Gothic Book" w:hAnsi="Franklin Gothic Book"/>
        </w:rPr>
        <w:t>s</w:t>
      </w:r>
      <w:r w:rsidRPr="0030693D">
        <w:rPr>
          <w:rFonts w:ascii="Franklin Gothic Book" w:hAnsi="Franklin Gothic Book"/>
        </w:rPr>
        <w:t xml:space="preserve"> with </w:t>
      </w:r>
      <w:r w:rsidR="00340E03" w:rsidRPr="0030693D">
        <w:rPr>
          <w:rFonts w:ascii="Franklin Gothic Book" w:hAnsi="Franklin Gothic Book"/>
        </w:rPr>
        <w:t>G+PS’</w:t>
      </w:r>
      <w:r w:rsidRPr="0030693D">
        <w:rPr>
          <w:rFonts w:ascii="Franklin Gothic Book" w:hAnsi="Franklin Gothic Book"/>
        </w:rPr>
        <w:t xml:space="preserve"> strategic priorities</w:t>
      </w:r>
      <w:r w:rsidR="00DB5D0C" w:rsidRPr="0030693D">
        <w:rPr>
          <w:rFonts w:ascii="Franklin Gothic Book" w:hAnsi="Franklin Gothic Book"/>
        </w:rPr>
        <w:t xml:space="preserve"> to</w:t>
      </w:r>
      <w:r w:rsidR="008E567B" w:rsidRPr="0030693D">
        <w:rPr>
          <w:rFonts w:ascii="Franklin Gothic Book" w:hAnsi="Franklin Gothic Book"/>
        </w:rPr>
        <w:t xml:space="preserve"> address student li</w:t>
      </w:r>
      <w:r w:rsidR="004C7B9C" w:rsidRPr="0030693D">
        <w:rPr>
          <w:rFonts w:ascii="Franklin Gothic Book" w:hAnsi="Franklin Gothic Book"/>
        </w:rPr>
        <w:t>ving affordability,</w:t>
      </w:r>
      <w:r w:rsidR="005D798B" w:rsidRPr="0030693D">
        <w:rPr>
          <w:rFonts w:ascii="Franklin Gothic Book" w:hAnsi="Franklin Gothic Book"/>
        </w:rPr>
        <w:t xml:space="preserve"> but also</w:t>
      </w:r>
      <w:r w:rsidR="004C7B9C" w:rsidRPr="0030693D">
        <w:rPr>
          <w:rFonts w:ascii="Franklin Gothic Book" w:hAnsi="Franklin Gothic Book"/>
        </w:rPr>
        <w:t xml:space="preserve"> </w:t>
      </w:r>
      <w:r w:rsidR="00E43AAA" w:rsidRPr="0030693D">
        <w:rPr>
          <w:rFonts w:ascii="Franklin Gothic Book" w:hAnsi="Franklin Gothic Book"/>
        </w:rPr>
        <w:t>has potential to</w:t>
      </w:r>
      <w:r w:rsidR="00340E03" w:rsidRPr="0030693D">
        <w:rPr>
          <w:rFonts w:ascii="Franklin Gothic Book" w:hAnsi="Franklin Gothic Book"/>
        </w:rPr>
        <w:t xml:space="preserve"> positively impact the broade</w:t>
      </w:r>
      <w:r w:rsidR="00DB6DD5" w:rsidRPr="0030693D">
        <w:rPr>
          <w:rFonts w:ascii="Franklin Gothic Book" w:hAnsi="Franklin Gothic Book"/>
        </w:rPr>
        <w:t>r community by reducing isolation among senior</w:t>
      </w:r>
      <w:r w:rsidR="00D06266" w:rsidRPr="0030693D">
        <w:rPr>
          <w:rFonts w:ascii="Franklin Gothic Book" w:hAnsi="Franklin Gothic Book"/>
        </w:rPr>
        <w:t>s</w:t>
      </w:r>
      <w:r w:rsidR="00DB6DD5" w:rsidRPr="0030693D">
        <w:rPr>
          <w:rFonts w:ascii="Franklin Gothic Book" w:hAnsi="Franklin Gothic Book"/>
        </w:rPr>
        <w:t xml:space="preserve"> in Vancouver</w:t>
      </w:r>
      <w:r w:rsidR="00395CED" w:rsidRPr="0030693D">
        <w:rPr>
          <w:rFonts w:ascii="Franklin Gothic Book" w:hAnsi="Franklin Gothic Book"/>
        </w:rPr>
        <w:t>.</w:t>
      </w:r>
      <w:r w:rsidR="005B1399" w:rsidRPr="0030693D">
        <w:rPr>
          <w:rFonts w:ascii="Franklin Gothic Book" w:hAnsi="Franklin Gothic Book"/>
        </w:rPr>
        <w:t xml:space="preserve">  </w:t>
      </w:r>
    </w:p>
    <w:p w14:paraId="06EB010B" w14:textId="17EEA73A" w:rsidR="001932B6" w:rsidRPr="0030693D" w:rsidRDefault="001932B6" w:rsidP="006C2AF8">
      <w:pPr>
        <w:pBdr>
          <w:bottom w:val="single" w:sz="6" w:space="1" w:color="auto"/>
        </w:pBdr>
        <w:spacing w:after="0" w:line="240" w:lineRule="auto"/>
        <w:rPr>
          <w:rFonts w:ascii="Franklin Gothic Book" w:hAnsi="Franklin Gothic Book"/>
          <w:b/>
          <w:bCs/>
        </w:rPr>
      </w:pPr>
      <w:r w:rsidRPr="0030693D">
        <w:rPr>
          <w:rFonts w:ascii="Franklin Gothic Book" w:hAnsi="Franklin Gothic Book"/>
          <w:b/>
          <w:bCs/>
        </w:rPr>
        <w:lastRenderedPageBreak/>
        <w:t>Appendix I: Audienc</w:t>
      </w:r>
      <w:r w:rsidR="0061761A">
        <w:rPr>
          <w:rFonts w:ascii="Franklin Gothic Book" w:hAnsi="Franklin Gothic Book"/>
          <w:b/>
          <w:bCs/>
        </w:rPr>
        <w:t>e</w:t>
      </w:r>
    </w:p>
    <w:p w14:paraId="7BC5CAE9" w14:textId="1777D0E7" w:rsidR="000C7A10" w:rsidRPr="0030693D" w:rsidRDefault="001932B6" w:rsidP="00BF7067">
      <w:pPr>
        <w:spacing w:line="240" w:lineRule="auto"/>
        <w:rPr>
          <w:rFonts w:ascii="Franklin Gothic Book" w:hAnsi="Franklin Gothic Book"/>
        </w:rPr>
      </w:pPr>
      <w:r w:rsidRPr="0030693D">
        <w:rPr>
          <w:rFonts w:ascii="Franklin Gothic Book" w:hAnsi="Franklin Gothic Book"/>
        </w:rPr>
        <w:t>The target audience for my briefing note is the UBC</w:t>
      </w:r>
      <w:r w:rsidR="00CB391B" w:rsidRPr="0030693D">
        <w:rPr>
          <w:rFonts w:ascii="Franklin Gothic Book" w:hAnsi="Franklin Gothic Book"/>
        </w:rPr>
        <w:t xml:space="preserve"> Faculty of</w:t>
      </w:r>
      <w:r w:rsidRPr="0030693D">
        <w:rPr>
          <w:rFonts w:ascii="Franklin Gothic Book" w:hAnsi="Franklin Gothic Book"/>
        </w:rPr>
        <w:t xml:space="preserve"> Graduate and Postdoctoral Studies (G+PS)</w:t>
      </w:r>
      <w:r w:rsidR="0061761A">
        <w:rPr>
          <w:rFonts w:ascii="Franklin Gothic Book" w:hAnsi="Franklin Gothic Book"/>
        </w:rPr>
        <w:t xml:space="preserve"> and </w:t>
      </w:r>
      <w:r w:rsidR="00FE783F" w:rsidRPr="0030693D">
        <w:rPr>
          <w:rFonts w:ascii="Franklin Gothic Book" w:hAnsi="Franklin Gothic Book"/>
        </w:rPr>
        <w:t>specifically,</w:t>
      </w:r>
      <w:r w:rsidR="0061761A">
        <w:rPr>
          <w:rFonts w:ascii="Franklin Gothic Book" w:hAnsi="Franklin Gothic Book"/>
        </w:rPr>
        <w:t xml:space="preserve"> the G+PS</w:t>
      </w:r>
      <w:r w:rsidR="00D857B1" w:rsidRPr="0030693D">
        <w:rPr>
          <w:rFonts w:ascii="Franklin Gothic Book" w:hAnsi="Franklin Gothic Book"/>
        </w:rPr>
        <w:t xml:space="preserve"> Dean and Vice-Provost, </w:t>
      </w:r>
      <w:r w:rsidR="00142D63" w:rsidRPr="0030693D">
        <w:rPr>
          <w:rFonts w:ascii="Franklin Gothic Book" w:hAnsi="Franklin Gothic Book"/>
        </w:rPr>
        <w:t xml:space="preserve">Dr. </w:t>
      </w:r>
      <w:r w:rsidR="00D857B1" w:rsidRPr="0030693D">
        <w:rPr>
          <w:rFonts w:ascii="Franklin Gothic Book" w:hAnsi="Franklin Gothic Book"/>
        </w:rPr>
        <w:t xml:space="preserve">Susan Porter. </w:t>
      </w:r>
      <w:r w:rsidRPr="0030693D">
        <w:rPr>
          <w:rFonts w:ascii="Franklin Gothic Book" w:hAnsi="Franklin Gothic Book"/>
        </w:rPr>
        <w:t xml:space="preserve">I chose this audience </w:t>
      </w:r>
      <w:r w:rsidR="00142D63" w:rsidRPr="0030693D">
        <w:rPr>
          <w:rFonts w:ascii="Franklin Gothic Book" w:hAnsi="Franklin Gothic Book"/>
        </w:rPr>
        <w:t xml:space="preserve">because the G+PS has a vested interest in the wellbeing and success of UBC’s graduate and postdoctoral students, of which one aspect is </w:t>
      </w:r>
      <w:r w:rsidR="00E862B7" w:rsidRPr="0030693D">
        <w:rPr>
          <w:rFonts w:ascii="Franklin Gothic Book" w:hAnsi="Franklin Gothic Book"/>
        </w:rPr>
        <w:t>students’</w:t>
      </w:r>
      <w:r w:rsidR="00142D63" w:rsidRPr="0030693D">
        <w:rPr>
          <w:rFonts w:ascii="Franklin Gothic Book" w:hAnsi="Franklin Gothic Book"/>
        </w:rPr>
        <w:t xml:space="preserve"> ability to support the high costs of living in Vancouver.</w:t>
      </w:r>
      <w:r w:rsidR="00424302">
        <w:rPr>
          <w:rFonts w:ascii="Franklin Gothic Book" w:hAnsi="Franklin Gothic Book"/>
        </w:rPr>
        <w:t xml:space="preserve"> However, given the ambitious nature of this project, I believe the note will need to be escalated to the G+PS leadership team.</w:t>
      </w:r>
      <w:r w:rsidR="00142D63" w:rsidRPr="0030693D">
        <w:rPr>
          <w:rFonts w:ascii="Franklin Gothic Book" w:hAnsi="Franklin Gothic Book"/>
        </w:rPr>
        <w:t xml:space="preserve"> </w:t>
      </w:r>
      <w:r w:rsidR="00424302">
        <w:rPr>
          <w:rFonts w:ascii="Franklin Gothic Book" w:hAnsi="Franklin Gothic Book"/>
        </w:rPr>
        <w:t>I also chose the G+PS because the office can feasibly</w:t>
      </w:r>
      <w:r w:rsidR="00844749">
        <w:rPr>
          <w:rFonts w:ascii="Franklin Gothic Book" w:hAnsi="Franklin Gothic Book"/>
        </w:rPr>
        <w:t xml:space="preserve"> address the issue at hand</w:t>
      </w:r>
      <w:r w:rsidR="00222800">
        <w:rPr>
          <w:rFonts w:ascii="Franklin Gothic Book" w:hAnsi="Franklin Gothic Book"/>
        </w:rPr>
        <w:t>—the</w:t>
      </w:r>
      <w:r w:rsidR="00CF3383">
        <w:rPr>
          <w:rFonts w:ascii="Franklin Gothic Book" w:hAnsi="Franklin Gothic Book"/>
        </w:rPr>
        <w:t xml:space="preserve"> University has</w:t>
      </w:r>
      <w:r w:rsidR="00142D63" w:rsidRPr="0030693D">
        <w:rPr>
          <w:rFonts w:ascii="Franklin Gothic Book" w:hAnsi="Franklin Gothic Book"/>
        </w:rPr>
        <w:t xml:space="preserve"> the human resources, funding and social capital to</w:t>
      </w:r>
      <w:r w:rsidR="00FA410A">
        <w:rPr>
          <w:rFonts w:ascii="Franklin Gothic Book" w:hAnsi="Franklin Gothic Book"/>
        </w:rPr>
        <w:t xml:space="preserve"> support the collaborative development, implementation and evaluation of </w:t>
      </w:r>
      <w:r w:rsidR="00222800">
        <w:rPr>
          <w:rFonts w:ascii="Franklin Gothic Book" w:hAnsi="Franklin Gothic Book"/>
        </w:rPr>
        <w:t>my proposed project</w:t>
      </w:r>
      <w:bookmarkStart w:id="0" w:name="_GoBack"/>
      <w:bookmarkEnd w:id="0"/>
      <w:r w:rsidR="00142D63" w:rsidRPr="0030693D">
        <w:rPr>
          <w:rFonts w:ascii="Franklin Gothic Book" w:hAnsi="Franklin Gothic Book"/>
        </w:rPr>
        <w:t xml:space="preserve">. </w:t>
      </w:r>
    </w:p>
    <w:p w14:paraId="40B27E2B" w14:textId="48C5707E" w:rsidR="006C2AF8" w:rsidRPr="0030693D" w:rsidRDefault="001932B6" w:rsidP="006C2AF8">
      <w:pPr>
        <w:pBdr>
          <w:bottom w:val="single" w:sz="6" w:space="1" w:color="auto"/>
        </w:pBdr>
        <w:spacing w:after="0" w:line="240" w:lineRule="auto"/>
        <w:rPr>
          <w:rFonts w:ascii="Franklin Gothic Book" w:hAnsi="Franklin Gothic Book"/>
        </w:rPr>
      </w:pPr>
      <w:r w:rsidRPr="0030693D">
        <w:rPr>
          <w:rFonts w:ascii="Franklin Gothic Book" w:hAnsi="Franklin Gothic Book"/>
          <w:b/>
          <w:bCs/>
        </w:rPr>
        <w:t>Appendix II: References</w:t>
      </w:r>
    </w:p>
    <w:p w14:paraId="22A2D7CF" w14:textId="77777777" w:rsidR="001C31D6" w:rsidRPr="0030693D" w:rsidRDefault="006C2AF8" w:rsidP="00A1629F">
      <w:pPr>
        <w:pStyle w:val="Bibliography"/>
        <w:spacing w:afterLines="60" w:after="144"/>
        <w:rPr>
          <w:rFonts w:ascii="Franklin Gothic Book" w:hAnsi="Franklin Gothic Book"/>
        </w:rPr>
      </w:pPr>
      <w:r w:rsidRPr="0030693D">
        <w:rPr>
          <w:rFonts w:ascii="Franklin Gothic Book" w:hAnsi="Franklin Gothic Book"/>
        </w:rPr>
        <w:fldChar w:fldCharType="begin"/>
      </w:r>
      <w:r w:rsidR="007132FE" w:rsidRPr="0030693D">
        <w:rPr>
          <w:rFonts w:ascii="Franklin Gothic Book" w:hAnsi="Franklin Gothic Book"/>
        </w:rPr>
        <w:instrText xml:space="preserve"> ADDIN ZOTERO_BIBL {"uncited":[],"omitted":[],"custom":[]} CSL_BIBLIOGRAPHY </w:instrText>
      </w:r>
      <w:r w:rsidRPr="0030693D">
        <w:rPr>
          <w:rFonts w:ascii="Franklin Gothic Book" w:hAnsi="Franklin Gothic Book"/>
        </w:rPr>
        <w:fldChar w:fldCharType="separate"/>
      </w:r>
      <w:r w:rsidR="001C31D6" w:rsidRPr="0030693D">
        <w:rPr>
          <w:rFonts w:ascii="Franklin Gothic Book" w:hAnsi="Franklin Gothic Book"/>
        </w:rPr>
        <w:t xml:space="preserve">1. </w:t>
      </w:r>
      <w:r w:rsidR="001C31D6" w:rsidRPr="0030693D">
        <w:rPr>
          <w:rFonts w:ascii="Franklin Gothic Book" w:hAnsi="Franklin Gothic Book"/>
        </w:rPr>
        <w:tab/>
        <w:t>Graduate Student Society. Graduate Student Satisfaction Survey 2017-2018: Summary Report &amp; Recommendations [Internet]. Vancouver, BC: Graduate Student Society of UBC Vancouver; 2018 May. Available from: http://gss.ubc.ca/wp-content/uploads/2019/10/GSSStudentSurveySummary2018.pdf</w:t>
      </w:r>
    </w:p>
    <w:p w14:paraId="5C3DE522" w14:textId="77777777" w:rsidR="001C31D6" w:rsidRPr="0030693D" w:rsidRDefault="001C31D6" w:rsidP="00A1629F">
      <w:pPr>
        <w:pStyle w:val="Bibliography"/>
        <w:spacing w:afterLines="60" w:after="144"/>
        <w:rPr>
          <w:rFonts w:ascii="Franklin Gothic Book" w:hAnsi="Franklin Gothic Book"/>
        </w:rPr>
      </w:pPr>
      <w:r w:rsidRPr="0030693D">
        <w:rPr>
          <w:rFonts w:ascii="Franklin Gothic Book" w:hAnsi="Franklin Gothic Book"/>
        </w:rPr>
        <w:t xml:space="preserve">2. </w:t>
      </w:r>
      <w:r w:rsidRPr="0030693D">
        <w:rPr>
          <w:rFonts w:ascii="Franklin Gothic Book" w:hAnsi="Franklin Gothic Book"/>
        </w:rPr>
        <w:tab/>
        <w:t xml:space="preserve">Labit A. Self-managed co-housing in the context of an ageing population in Europe. Urban Res Pract. 2015 Jan 2;8(1):32–45. </w:t>
      </w:r>
    </w:p>
    <w:p w14:paraId="4D8C2763" w14:textId="77777777" w:rsidR="001C31D6" w:rsidRPr="0030693D" w:rsidRDefault="001C31D6" w:rsidP="00A1629F">
      <w:pPr>
        <w:pStyle w:val="Bibliography"/>
        <w:spacing w:afterLines="60" w:after="144"/>
        <w:rPr>
          <w:rFonts w:ascii="Franklin Gothic Book" w:hAnsi="Franklin Gothic Book"/>
        </w:rPr>
      </w:pPr>
      <w:r w:rsidRPr="0030693D">
        <w:rPr>
          <w:rFonts w:ascii="Franklin Gothic Book" w:hAnsi="Franklin Gothic Book"/>
        </w:rPr>
        <w:t xml:space="preserve">3. </w:t>
      </w:r>
      <w:r w:rsidRPr="0030693D">
        <w:rPr>
          <w:rFonts w:ascii="Franklin Gothic Book" w:hAnsi="Franklin Gothic Book"/>
        </w:rPr>
        <w:tab/>
        <w:t xml:space="preserve">Arentshorst ME, Kloet RR, Peine A. Intergenerational Housing: The Case of Humanitas Netherlands. J Hous Elder. 2019 Jul 3;33(3):244–56. </w:t>
      </w:r>
    </w:p>
    <w:p w14:paraId="14CFD93C" w14:textId="77777777" w:rsidR="001C31D6" w:rsidRPr="0030693D" w:rsidRDefault="001C31D6" w:rsidP="00A1629F">
      <w:pPr>
        <w:pStyle w:val="Bibliography"/>
        <w:spacing w:afterLines="60" w:after="144"/>
        <w:rPr>
          <w:rFonts w:ascii="Franklin Gothic Book" w:hAnsi="Franklin Gothic Book"/>
        </w:rPr>
      </w:pPr>
      <w:r w:rsidRPr="0030693D">
        <w:rPr>
          <w:rFonts w:ascii="Franklin Gothic Book" w:hAnsi="Franklin Gothic Book"/>
        </w:rPr>
        <w:t xml:space="preserve">4. </w:t>
      </w:r>
      <w:r w:rsidRPr="0030693D">
        <w:rPr>
          <w:rFonts w:ascii="Franklin Gothic Book" w:hAnsi="Franklin Gothic Book"/>
        </w:rPr>
        <w:tab/>
        <w:t>Abed S, Maharaj S. Symbiosis: Grad Students and Seniors Co-Housing Program [Internet]. gs.mcmaster.ca. 2018 [cited 2020 Mar 8]. Available from: https://gs.mcmaster.ca/graduate-student-life/spices/2017/symbiosis-grad-students-and-seniors-co-housing-program</w:t>
      </w:r>
    </w:p>
    <w:p w14:paraId="04CD853A" w14:textId="77777777" w:rsidR="001C31D6" w:rsidRPr="0030693D" w:rsidRDefault="001C31D6" w:rsidP="00A1629F">
      <w:pPr>
        <w:pStyle w:val="Bibliography"/>
        <w:spacing w:afterLines="60" w:after="144"/>
        <w:rPr>
          <w:rFonts w:ascii="Franklin Gothic Book" w:hAnsi="Franklin Gothic Book"/>
        </w:rPr>
      </w:pPr>
      <w:r w:rsidRPr="0030693D">
        <w:rPr>
          <w:rFonts w:ascii="Franklin Gothic Book" w:hAnsi="Franklin Gothic Book"/>
        </w:rPr>
        <w:t xml:space="preserve">5. </w:t>
      </w:r>
      <w:r w:rsidRPr="0030693D">
        <w:rPr>
          <w:rFonts w:ascii="Franklin Gothic Book" w:hAnsi="Franklin Gothic Book"/>
        </w:rPr>
        <w:tab/>
        <w:t>Graduate and Postdoctoral Studies. Graduate and Postdoctoral Studies Strategic Plan 2019-2024 [Internet]. Vancouver, BC: UBC Graduate and Postdoctoral Studies; 2019 Jan. Available from: https://static.grad.ubc.ca/docs/UBC-GPS-Strategic-Plan-2019-2024.pdf</w:t>
      </w:r>
    </w:p>
    <w:p w14:paraId="5B7CBEE9" w14:textId="77777777" w:rsidR="001C31D6" w:rsidRPr="0030693D" w:rsidRDefault="001C31D6" w:rsidP="00A1629F">
      <w:pPr>
        <w:pStyle w:val="Bibliography"/>
        <w:spacing w:afterLines="60" w:after="144"/>
        <w:rPr>
          <w:rFonts w:ascii="Franklin Gothic Book" w:hAnsi="Franklin Gothic Book"/>
        </w:rPr>
      </w:pPr>
      <w:r w:rsidRPr="0030693D">
        <w:rPr>
          <w:rFonts w:ascii="Franklin Gothic Book" w:hAnsi="Franklin Gothic Book"/>
        </w:rPr>
        <w:t xml:space="preserve">6. </w:t>
      </w:r>
      <w:r w:rsidRPr="0030693D">
        <w:rPr>
          <w:rFonts w:ascii="Franklin Gothic Book" w:hAnsi="Franklin Gothic Book"/>
        </w:rPr>
        <w:tab/>
        <w:t>Graduate and Postdoctoral Studies. Enriching the Student Experience [Internet]. Graduate School at The University of British Columbia (UBC). 2020 [cited 2020 Mar 8]. Available from: https://www.grad.ubc.ca/strategic-priorities/enriching-student-experience</w:t>
      </w:r>
    </w:p>
    <w:p w14:paraId="4B180888" w14:textId="5BB4DD5D" w:rsidR="006C2AF8" w:rsidRPr="0030693D" w:rsidRDefault="006C2AF8" w:rsidP="00A1629F">
      <w:pPr>
        <w:spacing w:afterLines="60" w:after="144" w:line="240" w:lineRule="auto"/>
        <w:rPr>
          <w:rFonts w:ascii="Franklin Gothic Book" w:hAnsi="Franklin Gothic Book"/>
        </w:rPr>
      </w:pPr>
      <w:r w:rsidRPr="0030693D">
        <w:rPr>
          <w:rFonts w:ascii="Franklin Gothic Book" w:hAnsi="Franklin Gothic Book"/>
        </w:rPr>
        <w:fldChar w:fldCharType="end"/>
      </w:r>
    </w:p>
    <w:p w14:paraId="32D72571" w14:textId="77777777" w:rsidR="008B50CE" w:rsidRPr="0030693D" w:rsidRDefault="008B50CE">
      <w:pPr>
        <w:spacing w:line="240" w:lineRule="auto"/>
        <w:rPr>
          <w:rFonts w:ascii="Franklin Gothic Book" w:hAnsi="Franklin Gothic Book"/>
        </w:rPr>
      </w:pPr>
    </w:p>
    <w:sectPr w:rsidR="008B50CE" w:rsidRPr="0030693D" w:rsidSect="0020008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468E9" w14:textId="77777777" w:rsidR="001112C1" w:rsidRDefault="001112C1" w:rsidP="00DD16C9">
      <w:pPr>
        <w:spacing w:after="0" w:line="240" w:lineRule="auto"/>
      </w:pPr>
      <w:r>
        <w:separator/>
      </w:r>
    </w:p>
  </w:endnote>
  <w:endnote w:type="continuationSeparator" w:id="0">
    <w:p w14:paraId="44CDCD95" w14:textId="77777777" w:rsidR="001112C1" w:rsidRDefault="001112C1" w:rsidP="00DD16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43E89" w14:textId="77777777" w:rsidR="001112C1" w:rsidRDefault="001112C1" w:rsidP="00DD16C9">
      <w:pPr>
        <w:spacing w:after="0" w:line="240" w:lineRule="auto"/>
      </w:pPr>
      <w:r>
        <w:separator/>
      </w:r>
    </w:p>
  </w:footnote>
  <w:footnote w:type="continuationSeparator" w:id="0">
    <w:p w14:paraId="0E266D20" w14:textId="77777777" w:rsidR="001112C1" w:rsidRDefault="001112C1" w:rsidP="00DD16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323A0" w14:textId="54E4C0AB" w:rsidR="00DD16C9" w:rsidRPr="00BF3CE6" w:rsidRDefault="00BF3CE6">
    <w:pPr>
      <w:pStyle w:val="Header"/>
      <w:rPr>
        <w:rFonts w:ascii="Franklin Gothic Book" w:hAnsi="Franklin Gothic Book"/>
      </w:rPr>
    </w:pPr>
    <w:r w:rsidRPr="00BF3CE6">
      <w:rPr>
        <w:rFonts w:ascii="Franklin Gothic Book" w:hAnsi="Franklin Gothic Book"/>
      </w:rPr>
      <w:t xml:space="preserve">SPPH </w:t>
    </w:r>
    <w:r>
      <w:rPr>
        <w:rFonts w:ascii="Franklin Gothic Book" w:hAnsi="Franklin Gothic Book"/>
      </w:rPr>
      <w:t>552</w:t>
    </w:r>
    <w:r>
      <w:rPr>
        <w:rFonts w:ascii="Franklin Gothic Book" w:hAnsi="Franklin Gothic Book"/>
      </w:rPr>
      <w:tab/>
    </w:r>
    <w:r>
      <w:rPr>
        <w:rFonts w:ascii="Franklin Gothic Book" w:hAnsi="Franklin Gothic Book"/>
      </w:rPr>
      <w:tab/>
      <w:t>Julie Zha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0A39B2"/>
    <w:multiLevelType w:val="hybridMultilevel"/>
    <w:tmpl w:val="DCEAAD4C"/>
    <w:lvl w:ilvl="0" w:tplc="907A2304">
      <w:numFmt w:val="bullet"/>
      <w:lvlText w:val=""/>
      <w:lvlJc w:val="left"/>
      <w:pPr>
        <w:ind w:left="420" w:hanging="360"/>
      </w:pPr>
      <w:rPr>
        <w:rFonts w:ascii="Symbol" w:eastAsiaTheme="minorEastAsia" w:hAnsi="Symbol" w:cstheme="minorBidi" w:hint="default"/>
      </w:rPr>
    </w:lvl>
    <w:lvl w:ilvl="1" w:tplc="10090003" w:tentative="1">
      <w:start w:val="1"/>
      <w:numFmt w:val="bullet"/>
      <w:lvlText w:val="o"/>
      <w:lvlJc w:val="left"/>
      <w:pPr>
        <w:ind w:left="1140" w:hanging="360"/>
      </w:pPr>
      <w:rPr>
        <w:rFonts w:ascii="Courier New" w:hAnsi="Courier New" w:cs="Courier New" w:hint="default"/>
      </w:rPr>
    </w:lvl>
    <w:lvl w:ilvl="2" w:tplc="10090005" w:tentative="1">
      <w:start w:val="1"/>
      <w:numFmt w:val="bullet"/>
      <w:lvlText w:val=""/>
      <w:lvlJc w:val="left"/>
      <w:pPr>
        <w:ind w:left="1860" w:hanging="360"/>
      </w:pPr>
      <w:rPr>
        <w:rFonts w:ascii="Wingdings" w:hAnsi="Wingdings" w:hint="default"/>
      </w:rPr>
    </w:lvl>
    <w:lvl w:ilvl="3" w:tplc="10090001" w:tentative="1">
      <w:start w:val="1"/>
      <w:numFmt w:val="bullet"/>
      <w:lvlText w:val=""/>
      <w:lvlJc w:val="left"/>
      <w:pPr>
        <w:ind w:left="2580" w:hanging="360"/>
      </w:pPr>
      <w:rPr>
        <w:rFonts w:ascii="Symbol" w:hAnsi="Symbol" w:hint="default"/>
      </w:rPr>
    </w:lvl>
    <w:lvl w:ilvl="4" w:tplc="10090003" w:tentative="1">
      <w:start w:val="1"/>
      <w:numFmt w:val="bullet"/>
      <w:lvlText w:val="o"/>
      <w:lvlJc w:val="left"/>
      <w:pPr>
        <w:ind w:left="3300" w:hanging="360"/>
      </w:pPr>
      <w:rPr>
        <w:rFonts w:ascii="Courier New" w:hAnsi="Courier New" w:cs="Courier New" w:hint="default"/>
      </w:rPr>
    </w:lvl>
    <w:lvl w:ilvl="5" w:tplc="10090005" w:tentative="1">
      <w:start w:val="1"/>
      <w:numFmt w:val="bullet"/>
      <w:lvlText w:val=""/>
      <w:lvlJc w:val="left"/>
      <w:pPr>
        <w:ind w:left="4020" w:hanging="360"/>
      </w:pPr>
      <w:rPr>
        <w:rFonts w:ascii="Wingdings" w:hAnsi="Wingdings" w:hint="default"/>
      </w:rPr>
    </w:lvl>
    <w:lvl w:ilvl="6" w:tplc="10090001" w:tentative="1">
      <w:start w:val="1"/>
      <w:numFmt w:val="bullet"/>
      <w:lvlText w:val=""/>
      <w:lvlJc w:val="left"/>
      <w:pPr>
        <w:ind w:left="4740" w:hanging="360"/>
      </w:pPr>
      <w:rPr>
        <w:rFonts w:ascii="Symbol" w:hAnsi="Symbol" w:hint="default"/>
      </w:rPr>
    </w:lvl>
    <w:lvl w:ilvl="7" w:tplc="10090003" w:tentative="1">
      <w:start w:val="1"/>
      <w:numFmt w:val="bullet"/>
      <w:lvlText w:val="o"/>
      <w:lvlJc w:val="left"/>
      <w:pPr>
        <w:ind w:left="5460" w:hanging="360"/>
      </w:pPr>
      <w:rPr>
        <w:rFonts w:ascii="Courier New" w:hAnsi="Courier New" w:cs="Courier New" w:hint="default"/>
      </w:rPr>
    </w:lvl>
    <w:lvl w:ilvl="8" w:tplc="10090005" w:tentative="1">
      <w:start w:val="1"/>
      <w:numFmt w:val="bullet"/>
      <w:lvlText w:val=""/>
      <w:lvlJc w:val="left"/>
      <w:pPr>
        <w:ind w:left="6180" w:hanging="360"/>
      </w:pPr>
      <w:rPr>
        <w:rFonts w:ascii="Wingdings" w:hAnsi="Wingdings" w:hint="default"/>
      </w:rPr>
    </w:lvl>
  </w:abstractNum>
  <w:abstractNum w:abstractNumId="1" w15:restartNumberingAfterBreak="0">
    <w:nsid w:val="49994290"/>
    <w:multiLevelType w:val="hybridMultilevel"/>
    <w:tmpl w:val="C2048C82"/>
    <w:lvl w:ilvl="0" w:tplc="0614AF58">
      <w:numFmt w:val="bullet"/>
      <w:lvlText w:val=""/>
      <w:lvlJc w:val="left"/>
      <w:pPr>
        <w:ind w:left="720" w:hanging="360"/>
      </w:pPr>
      <w:rPr>
        <w:rFonts w:ascii="Symbol" w:eastAsiaTheme="minorEastAsia"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97C279B"/>
    <w:multiLevelType w:val="hybridMultilevel"/>
    <w:tmpl w:val="492CA9E2"/>
    <w:lvl w:ilvl="0" w:tplc="0614AF58">
      <w:numFmt w:val="bullet"/>
      <w:lvlText w:val=""/>
      <w:lvlJc w:val="left"/>
      <w:pPr>
        <w:ind w:left="720" w:hanging="360"/>
      </w:pPr>
      <w:rPr>
        <w:rFonts w:ascii="Symbol" w:eastAsiaTheme="minorEastAsia"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417120E"/>
    <w:multiLevelType w:val="hybridMultilevel"/>
    <w:tmpl w:val="902A0456"/>
    <w:lvl w:ilvl="0" w:tplc="0614AF58">
      <w:numFmt w:val="bullet"/>
      <w:lvlText w:val=""/>
      <w:lvlJc w:val="left"/>
      <w:pPr>
        <w:ind w:left="720" w:hanging="360"/>
      </w:pPr>
      <w:rPr>
        <w:rFonts w:ascii="Symbol" w:eastAsiaTheme="minorEastAsia"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0"/>
  </w:compat>
  <w:rsids>
    <w:rsidRoot w:val="001932B6"/>
    <w:rsid w:val="00000140"/>
    <w:rsid w:val="00000E94"/>
    <w:rsid w:val="00001402"/>
    <w:rsid w:val="0000159B"/>
    <w:rsid w:val="0000278D"/>
    <w:rsid w:val="00002A09"/>
    <w:rsid w:val="00003AFA"/>
    <w:rsid w:val="00004A48"/>
    <w:rsid w:val="00004F12"/>
    <w:rsid w:val="00005F37"/>
    <w:rsid w:val="00006DF3"/>
    <w:rsid w:val="00006FA8"/>
    <w:rsid w:val="00007186"/>
    <w:rsid w:val="000101E4"/>
    <w:rsid w:val="0001037F"/>
    <w:rsid w:val="00010C78"/>
    <w:rsid w:val="00010D67"/>
    <w:rsid w:val="000114E1"/>
    <w:rsid w:val="00012364"/>
    <w:rsid w:val="0001239D"/>
    <w:rsid w:val="00012B5E"/>
    <w:rsid w:val="000138C5"/>
    <w:rsid w:val="00013D8A"/>
    <w:rsid w:val="00014E75"/>
    <w:rsid w:val="000150CF"/>
    <w:rsid w:val="00015571"/>
    <w:rsid w:val="00015D36"/>
    <w:rsid w:val="00016036"/>
    <w:rsid w:val="0001644D"/>
    <w:rsid w:val="000169BC"/>
    <w:rsid w:val="00017062"/>
    <w:rsid w:val="0001730C"/>
    <w:rsid w:val="00017D65"/>
    <w:rsid w:val="00017F00"/>
    <w:rsid w:val="00020A43"/>
    <w:rsid w:val="0002152E"/>
    <w:rsid w:val="00022136"/>
    <w:rsid w:val="00022E2C"/>
    <w:rsid w:val="0002410A"/>
    <w:rsid w:val="0002575B"/>
    <w:rsid w:val="0002584F"/>
    <w:rsid w:val="00025EEF"/>
    <w:rsid w:val="00027741"/>
    <w:rsid w:val="00027A9B"/>
    <w:rsid w:val="00027D10"/>
    <w:rsid w:val="00030B91"/>
    <w:rsid w:val="00030DA1"/>
    <w:rsid w:val="00030DE1"/>
    <w:rsid w:val="00031024"/>
    <w:rsid w:val="00031E21"/>
    <w:rsid w:val="00031E4E"/>
    <w:rsid w:val="00032322"/>
    <w:rsid w:val="0003339B"/>
    <w:rsid w:val="0003371F"/>
    <w:rsid w:val="00033A30"/>
    <w:rsid w:val="0003427C"/>
    <w:rsid w:val="000344C6"/>
    <w:rsid w:val="00034B09"/>
    <w:rsid w:val="00035577"/>
    <w:rsid w:val="00035BF5"/>
    <w:rsid w:val="00036CE0"/>
    <w:rsid w:val="00036DD9"/>
    <w:rsid w:val="00037F57"/>
    <w:rsid w:val="00040733"/>
    <w:rsid w:val="0004202D"/>
    <w:rsid w:val="000423D4"/>
    <w:rsid w:val="000426BB"/>
    <w:rsid w:val="00042D65"/>
    <w:rsid w:val="00042FF0"/>
    <w:rsid w:val="0004316B"/>
    <w:rsid w:val="00043472"/>
    <w:rsid w:val="00043B50"/>
    <w:rsid w:val="0004409F"/>
    <w:rsid w:val="00044578"/>
    <w:rsid w:val="00044E5D"/>
    <w:rsid w:val="00045876"/>
    <w:rsid w:val="00045C93"/>
    <w:rsid w:val="00045E59"/>
    <w:rsid w:val="00046251"/>
    <w:rsid w:val="000477ED"/>
    <w:rsid w:val="0005092D"/>
    <w:rsid w:val="00050F90"/>
    <w:rsid w:val="000511D6"/>
    <w:rsid w:val="0005242F"/>
    <w:rsid w:val="00052A27"/>
    <w:rsid w:val="00052A3B"/>
    <w:rsid w:val="00052B52"/>
    <w:rsid w:val="00052D19"/>
    <w:rsid w:val="00053B27"/>
    <w:rsid w:val="0005409B"/>
    <w:rsid w:val="00054386"/>
    <w:rsid w:val="000547A7"/>
    <w:rsid w:val="000554E2"/>
    <w:rsid w:val="00055E2F"/>
    <w:rsid w:val="00056504"/>
    <w:rsid w:val="000565B3"/>
    <w:rsid w:val="0005680A"/>
    <w:rsid w:val="00056E2F"/>
    <w:rsid w:val="00057287"/>
    <w:rsid w:val="00060945"/>
    <w:rsid w:val="00060CFB"/>
    <w:rsid w:val="00061047"/>
    <w:rsid w:val="00061079"/>
    <w:rsid w:val="00061559"/>
    <w:rsid w:val="000615D6"/>
    <w:rsid w:val="00061C56"/>
    <w:rsid w:val="00061C8C"/>
    <w:rsid w:val="00061D29"/>
    <w:rsid w:val="00062915"/>
    <w:rsid w:val="00062FD0"/>
    <w:rsid w:val="000640CA"/>
    <w:rsid w:val="000642F0"/>
    <w:rsid w:val="000646FB"/>
    <w:rsid w:val="00064E86"/>
    <w:rsid w:val="0006523A"/>
    <w:rsid w:val="0006562B"/>
    <w:rsid w:val="00065701"/>
    <w:rsid w:val="00065864"/>
    <w:rsid w:val="00065CD0"/>
    <w:rsid w:val="00066138"/>
    <w:rsid w:val="00066530"/>
    <w:rsid w:val="0006656B"/>
    <w:rsid w:val="00066ED9"/>
    <w:rsid w:val="00067450"/>
    <w:rsid w:val="0006777C"/>
    <w:rsid w:val="00067D76"/>
    <w:rsid w:val="00070092"/>
    <w:rsid w:val="00071671"/>
    <w:rsid w:val="00071778"/>
    <w:rsid w:val="00071DA3"/>
    <w:rsid w:val="00071E67"/>
    <w:rsid w:val="00071F84"/>
    <w:rsid w:val="0007290B"/>
    <w:rsid w:val="0007301E"/>
    <w:rsid w:val="000731A5"/>
    <w:rsid w:val="00073216"/>
    <w:rsid w:val="000734C8"/>
    <w:rsid w:val="00073ED4"/>
    <w:rsid w:val="00074140"/>
    <w:rsid w:val="00074944"/>
    <w:rsid w:val="00074A6C"/>
    <w:rsid w:val="00075246"/>
    <w:rsid w:val="00075746"/>
    <w:rsid w:val="00075D0F"/>
    <w:rsid w:val="00077627"/>
    <w:rsid w:val="000777C8"/>
    <w:rsid w:val="00077B93"/>
    <w:rsid w:val="000805B4"/>
    <w:rsid w:val="000805D2"/>
    <w:rsid w:val="00080988"/>
    <w:rsid w:val="000811E3"/>
    <w:rsid w:val="000822A5"/>
    <w:rsid w:val="0008269C"/>
    <w:rsid w:val="00082CE1"/>
    <w:rsid w:val="00083206"/>
    <w:rsid w:val="00083560"/>
    <w:rsid w:val="0008391F"/>
    <w:rsid w:val="00083C1E"/>
    <w:rsid w:val="00084793"/>
    <w:rsid w:val="00084E8C"/>
    <w:rsid w:val="00084F15"/>
    <w:rsid w:val="00084FA2"/>
    <w:rsid w:val="00085283"/>
    <w:rsid w:val="00085A0B"/>
    <w:rsid w:val="00085C49"/>
    <w:rsid w:val="00086944"/>
    <w:rsid w:val="0008694F"/>
    <w:rsid w:val="0008743C"/>
    <w:rsid w:val="00087455"/>
    <w:rsid w:val="000875D9"/>
    <w:rsid w:val="0009031A"/>
    <w:rsid w:val="00090BEA"/>
    <w:rsid w:val="000911E2"/>
    <w:rsid w:val="00091497"/>
    <w:rsid w:val="00092745"/>
    <w:rsid w:val="0009287E"/>
    <w:rsid w:val="00092E01"/>
    <w:rsid w:val="000943DC"/>
    <w:rsid w:val="0009480D"/>
    <w:rsid w:val="0009495E"/>
    <w:rsid w:val="00094C36"/>
    <w:rsid w:val="00095771"/>
    <w:rsid w:val="0009713D"/>
    <w:rsid w:val="00097164"/>
    <w:rsid w:val="0009776C"/>
    <w:rsid w:val="0009779C"/>
    <w:rsid w:val="000A048A"/>
    <w:rsid w:val="000A05D7"/>
    <w:rsid w:val="000A1337"/>
    <w:rsid w:val="000A173C"/>
    <w:rsid w:val="000A19AC"/>
    <w:rsid w:val="000A212A"/>
    <w:rsid w:val="000A2497"/>
    <w:rsid w:val="000A2694"/>
    <w:rsid w:val="000A2811"/>
    <w:rsid w:val="000A2EE2"/>
    <w:rsid w:val="000A31ED"/>
    <w:rsid w:val="000A32EE"/>
    <w:rsid w:val="000A3B25"/>
    <w:rsid w:val="000A3F30"/>
    <w:rsid w:val="000A659A"/>
    <w:rsid w:val="000A6810"/>
    <w:rsid w:val="000A7F8A"/>
    <w:rsid w:val="000B0860"/>
    <w:rsid w:val="000B1706"/>
    <w:rsid w:val="000B1C26"/>
    <w:rsid w:val="000B1CA8"/>
    <w:rsid w:val="000B1D70"/>
    <w:rsid w:val="000B280A"/>
    <w:rsid w:val="000B28E2"/>
    <w:rsid w:val="000B296A"/>
    <w:rsid w:val="000B340B"/>
    <w:rsid w:val="000B3B20"/>
    <w:rsid w:val="000B3C6E"/>
    <w:rsid w:val="000B426A"/>
    <w:rsid w:val="000B45A1"/>
    <w:rsid w:val="000B551E"/>
    <w:rsid w:val="000B5B31"/>
    <w:rsid w:val="000B5D58"/>
    <w:rsid w:val="000B5EE4"/>
    <w:rsid w:val="000B6285"/>
    <w:rsid w:val="000B6401"/>
    <w:rsid w:val="000B6840"/>
    <w:rsid w:val="000B7269"/>
    <w:rsid w:val="000B7A8C"/>
    <w:rsid w:val="000B7AD6"/>
    <w:rsid w:val="000B7BF4"/>
    <w:rsid w:val="000B7D17"/>
    <w:rsid w:val="000C00AE"/>
    <w:rsid w:val="000C04D8"/>
    <w:rsid w:val="000C0636"/>
    <w:rsid w:val="000C0D3E"/>
    <w:rsid w:val="000C0D9C"/>
    <w:rsid w:val="000C12E5"/>
    <w:rsid w:val="000C1331"/>
    <w:rsid w:val="000C1493"/>
    <w:rsid w:val="000C2191"/>
    <w:rsid w:val="000C2DA4"/>
    <w:rsid w:val="000C309E"/>
    <w:rsid w:val="000C3735"/>
    <w:rsid w:val="000C3776"/>
    <w:rsid w:val="000C3D46"/>
    <w:rsid w:val="000C401F"/>
    <w:rsid w:val="000C4194"/>
    <w:rsid w:val="000C4832"/>
    <w:rsid w:val="000C49C6"/>
    <w:rsid w:val="000C4AC6"/>
    <w:rsid w:val="000C76EB"/>
    <w:rsid w:val="000C7829"/>
    <w:rsid w:val="000C7959"/>
    <w:rsid w:val="000C7A10"/>
    <w:rsid w:val="000D041F"/>
    <w:rsid w:val="000D06B6"/>
    <w:rsid w:val="000D0E70"/>
    <w:rsid w:val="000D137E"/>
    <w:rsid w:val="000D185A"/>
    <w:rsid w:val="000D2B88"/>
    <w:rsid w:val="000D2E7B"/>
    <w:rsid w:val="000D32DB"/>
    <w:rsid w:val="000D3902"/>
    <w:rsid w:val="000D4882"/>
    <w:rsid w:val="000D4E3D"/>
    <w:rsid w:val="000D5ED7"/>
    <w:rsid w:val="000D61AE"/>
    <w:rsid w:val="000D6218"/>
    <w:rsid w:val="000D6F25"/>
    <w:rsid w:val="000D7769"/>
    <w:rsid w:val="000D77D3"/>
    <w:rsid w:val="000D7A09"/>
    <w:rsid w:val="000E05AD"/>
    <w:rsid w:val="000E086A"/>
    <w:rsid w:val="000E0C26"/>
    <w:rsid w:val="000E0F1C"/>
    <w:rsid w:val="000E1347"/>
    <w:rsid w:val="000E14C4"/>
    <w:rsid w:val="000E1E5C"/>
    <w:rsid w:val="000E203C"/>
    <w:rsid w:val="000E23E4"/>
    <w:rsid w:val="000E312D"/>
    <w:rsid w:val="000E3361"/>
    <w:rsid w:val="000E39C9"/>
    <w:rsid w:val="000E4839"/>
    <w:rsid w:val="000E4DFC"/>
    <w:rsid w:val="000E5172"/>
    <w:rsid w:val="000E57F6"/>
    <w:rsid w:val="000E5C69"/>
    <w:rsid w:val="000E626D"/>
    <w:rsid w:val="000E6629"/>
    <w:rsid w:val="000E6807"/>
    <w:rsid w:val="000E7266"/>
    <w:rsid w:val="000E7AB5"/>
    <w:rsid w:val="000F01E9"/>
    <w:rsid w:val="000F05F1"/>
    <w:rsid w:val="000F0DD0"/>
    <w:rsid w:val="000F1D28"/>
    <w:rsid w:val="000F2080"/>
    <w:rsid w:val="000F22BA"/>
    <w:rsid w:val="000F4136"/>
    <w:rsid w:val="000F439B"/>
    <w:rsid w:val="000F4BD8"/>
    <w:rsid w:val="000F53C8"/>
    <w:rsid w:val="000F573B"/>
    <w:rsid w:val="000F5BDE"/>
    <w:rsid w:val="000F5E02"/>
    <w:rsid w:val="000F6ABB"/>
    <w:rsid w:val="001002F7"/>
    <w:rsid w:val="00100B80"/>
    <w:rsid w:val="00100C70"/>
    <w:rsid w:val="00100E0C"/>
    <w:rsid w:val="00101262"/>
    <w:rsid w:val="00101337"/>
    <w:rsid w:val="0010194C"/>
    <w:rsid w:val="00102C36"/>
    <w:rsid w:val="00102DAC"/>
    <w:rsid w:val="00103B5A"/>
    <w:rsid w:val="00104776"/>
    <w:rsid w:val="001058E8"/>
    <w:rsid w:val="00106DDB"/>
    <w:rsid w:val="00110737"/>
    <w:rsid w:val="00110E2F"/>
    <w:rsid w:val="001112C1"/>
    <w:rsid w:val="00111AF2"/>
    <w:rsid w:val="00112AD2"/>
    <w:rsid w:val="00112BAB"/>
    <w:rsid w:val="0011301D"/>
    <w:rsid w:val="001140EE"/>
    <w:rsid w:val="00114189"/>
    <w:rsid w:val="001143F1"/>
    <w:rsid w:val="0011498F"/>
    <w:rsid w:val="00114A34"/>
    <w:rsid w:val="0011588A"/>
    <w:rsid w:val="0011631C"/>
    <w:rsid w:val="00116A98"/>
    <w:rsid w:val="00116F03"/>
    <w:rsid w:val="001171FC"/>
    <w:rsid w:val="00117436"/>
    <w:rsid w:val="001201DD"/>
    <w:rsid w:val="00120B96"/>
    <w:rsid w:val="001213FC"/>
    <w:rsid w:val="00121A8F"/>
    <w:rsid w:val="0012292D"/>
    <w:rsid w:val="00122F0C"/>
    <w:rsid w:val="001239B8"/>
    <w:rsid w:val="00123B6E"/>
    <w:rsid w:val="00123EAE"/>
    <w:rsid w:val="00124656"/>
    <w:rsid w:val="0012530A"/>
    <w:rsid w:val="00125A24"/>
    <w:rsid w:val="00126418"/>
    <w:rsid w:val="00126B13"/>
    <w:rsid w:val="00126B59"/>
    <w:rsid w:val="00126B70"/>
    <w:rsid w:val="00126FD5"/>
    <w:rsid w:val="001271B6"/>
    <w:rsid w:val="001273F7"/>
    <w:rsid w:val="00127EAB"/>
    <w:rsid w:val="001306DD"/>
    <w:rsid w:val="00131271"/>
    <w:rsid w:val="001319BF"/>
    <w:rsid w:val="001320A4"/>
    <w:rsid w:val="00132DA7"/>
    <w:rsid w:val="00132F37"/>
    <w:rsid w:val="0013323E"/>
    <w:rsid w:val="0013325B"/>
    <w:rsid w:val="00134005"/>
    <w:rsid w:val="00134218"/>
    <w:rsid w:val="00134764"/>
    <w:rsid w:val="001357FE"/>
    <w:rsid w:val="00135820"/>
    <w:rsid w:val="0013723F"/>
    <w:rsid w:val="001374BC"/>
    <w:rsid w:val="00137D4B"/>
    <w:rsid w:val="00137EDA"/>
    <w:rsid w:val="00140076"/>
    <w:rsid w:val="00140139"/>
    <w:rsid w:val="001409F9"/>
    <w:rsid w:val="00140B8B"/>
    <w:rsid w:val="00141786"/>
    <w:rsid w:val="00141B9D"/>
    <w:rsid w:val="00142D63"/>
    <w:rsid w:val="00143448"/>
    <w:rsid w:val="00143CFC"/>
    <w:rsid w:val="0014406A"/>
    <w:rsid w:val="001444D9"/>
    <w:rsid w:val="001444FF"/>
    <w:rsid w:val="0014463B"/>
    <w:rsid w:val="001447B5"/>
    <w:rsid w:val="00144944"/>
    <w:rsid w:val="00144966"/>
    <w:rsid w:val="00145123"/>
    <w:rsid w:val="001452BB"/>
    <w:rsid w:val="0014699F"/>
    <w:rsid w:val="00146CB1"/>
    <w:rsid w:val="00146EFB"/>
    <w:rsid w:val="00147422"/>
    <w:rsid w:val="00150CF5"/>
    <w:rsid w:val="00150F45"/>
    <w:rsid w:val="0015115B"/>
    <w:rsid w:val="001512C6"/>
    <w:rsid w:val="0015153D"/>
    <w:rsid w:val="0015176D"/>
    <w:rsid w:val="00151983"/>
    <w:rsid w:val="00152B1E"/>
    <w:rsid w:val="001533D9"/>
    <w:rsid w:val="00153480"/>
    <w:rsid w:val="0015472A"/>
    <w:rsid w:val="00154A82"/>
    <w:rsid w:val="00154AF3"/>
    <w:rsid w:val="00154F81"/>
    <w:rsid w:val="00155461"/>
    <w:rsid w:val="0015561B"/>
    <w:rsid w:val="001556BB"/>
    <w:rsid w:val="00155B9D"/>
    <w:rsid w:val="001565E8"/>
    <w:rsid w:val="00156C25"/>
    <w:rsid w:val="00160011"/>
    <w:rsid w:val="00160175"/>
    <w:rsid w:val="00160288"/>
    <w:rsid w:val="00160402"/>
    <w:rsid w:val="00161186"/>
    <w:rsid w:val="0016130E"/>
    <w:rsid w:val="00161FEB"/>
    <w:rsid w:val="001620EB"/>
    <w:rsid w:val="0016236C"/>
    <w:rsid w:val="00162711"/>
    <w:rsid w:val="00162A00"/>
    <w:rsid w:val="00162A1A"/>
    <w:rsid w:val="00162A71"/>
    <w:rsid w:val="001636EE"/>
    <w:rsid w:val="0016438C"/>
    <w:rsid w:val="001653E9"/>
    <w:rsid w:val="0016545F"/>
    <w:rsid w:val="00166450"/>
    <w:rsid w:val="0016686F"/>
    <w:rsid w:val="00166BBF"/>
    <w:rsid w:val="001670D8"/>
    <w:rsid w:val="0016738A"/>
    <w:rsid w:val="001678C5"/>
    <w:rsid w:val="00167990"/>
    <w:rsid w:val="001706EB"/>
    <w:rsid w:val="001708CE"/>
    <w:rsid w:val="00170E5D"/>
    <w:rsid w:val="00170E93"/>
    <w:rsid w:val="0017110E"/>
    <w:rsid w:val="00171A8E"/>
    <w:rsid w:val="00171D73"/>
    <w:rsid w:val="00172138"/>
    <w:rsid w:val="0017227B"/>
    <w:rsid w:val="001725B2"/>
    <w:rsid w:val="00172754"/>
    <w:rsid w:val="0017297A"/>
    <w:rsid w:val="00172AA2"/>
    <w:rsid w:val="00172BF1"/>
    <w:rsid w:val="00172DA0"/>
    <w:rsid w:val="0017319C"/>
    <w:rsid w:val="00173CB9"/>
    <w:rsid w:val="00173D2D"/>
    <w:rsid w:val="00174159"/>
    <w:rsid w:val="00174A0D"/>
    <w:rsid w:val="00175327"/>
    <w:rsid w:val="00175525"/>
    <w:rsid w:val="00175542"/>
    <w:rsid w:val="001761E1"/>
    <w:rsid w:val="00176365"/>
    <w:rsid w:val="00177145"/>
    <w:rsid w:val="001779AF"/>
    <w:rsid w:val="001779C8"/>
    <w:rsid w:val="00177FDA"/>
    <w:rsid w:val="0018027C"/>
    <w:rsid w:val="00180D3C"/>
    <w:rsid w:val="00181838"/>
    <w:rsid w:val="00182094"/>
    <w:rsid w:val="001829FC"/>
    <w:rsid w:val="00182C8C"/>
    <w:rsid w:val="00183558"/>
    <w:rsid w:val="0018357E"/>
    <w:rsid w:val="00183AF1"/>
    <w:rsid w:val="00183CEE"/>
    <w:rsid w:val="00183DC5"/>
    <w:rsid w:val="00183E81"/>
    <w:rsid w:val="001844C1"/>
    <w:rsid w:val="001845BA"/>
    <w:rsid w:val="001845C0"/>
    <w:rsid w:val="00184CFB"/>
    <w:rsid w:val="00185DDB"/>
    <w:rsid w:val="001862AB"/>
    <w:rsid w:val="001868CD"/>
    <w:rsid w:val="00186A37"/>
    <w:rsid w:val="00187CA0"/>
    <w:rsid w:val="00187FAC"/>
    <w:rsid w:val="00190598"/>
    <w:rsid w:val="001906BF"/>
    <w:rsid w:val="0019073B"/>
    <w:rsid w:val="001908F2"/>
    <w:rsid w:val="0019140D"/>
    <w:rsid w:val="0019186B"/>
    <w:rsid w:val="00191B11"/>
    <w:rsid w:val="0019260D"/>
    <w:rsid w:val="00192B81"/>
    <w:rsid w:val="00192E24"/>
    <w:rsid w:val="00192E3B"/>
    <w:rsid w:val="001932B6"/>
    <w:rsid w:val="00193B50"/>
    <w:rsid w:val="00194186"/>
    <w:rsid w:val="0019537D"/>
    <w:rsid w:val="0019560A"/>
    <w:rsid w:val="001958D2"/>
    <w:rsid w:val="00195E79"/>
    <w:rsid w:val="00196807"/>
    <w:rsid w:val="00196BC3"/>
    <w:rsid w:val="00197663"/>
    <w:rsid w:val="00197EFA"/>
    <w:rsid w:val="001A0504"/>
    <w:rsid w:val="001A0D60"/>
    <w:rsid w:val="001A14AA"/>
    <w:rsid w:val="001A1613"/>
    <w:rsid w:val="001A1A2F"/>
    <w:rsid w:val="001A1BBD"/>
    <w:rsid w:val="001A20E0"/>
    <w:rsid w:val="001A20E7"/>
    <w:rsid w:val="001A2DD0"/>
    <w:rsid w:val="001A339A"/>
    <w:rsid w:val="001A395C"/>
    <w:rsid w:val="001A3EE0"/>
    <w:rsid w:val="001A5043"/>
    <w:rsid w:val="001A5354"/>
    <w:rsid w:val="001A5F52"/>
    <w:rsid w:val="001A6452"/>
    <w:rsid w:val="001A6A9B"/>
    <w:rsid w:val="001A73E6"/>
    <w:rsid w:val="001A7BDD"/>
    <w:rsid w:val="001B0735"/>
    <w:rsid w:val="001B08E9"/>
    <w:rsid w:val="001B0FF1"/>
    <w:rsid w:val="001B2570"/>
    <w:rsid w:val="001B310A"/>
    <w:rsid w:val="001B33A0"/>
    <w:rsid w:val="001B370E"/>
    <w:rsid w:val="001B4E45"/>
    <w:rsid w:val="001B5C68"/>
    <w:rsid w:val="001B6BCC"/>
    <w:rsid w:val="001B7432"/>
    <w:rsid w:val="001B74AB"/>
    <w:rsid w:val="001B75B1"/>
    <w:rsid w:val="001B7761"/>
    <w:rsid w:val="001B7846"/>
    <w:rsid w:val="001B78C8"/>
    <w:rsid w:val="001B7A22"/>
    <w:rsid w:val="001B7A85"/>
    <w:rsid w:val="001C08E9"/>
    <w:rsid w:val="001C097F"/>
    <w:rsid w:val="001C0BD8"/>
    <w:rsid w:val="001C0EF5"/>
    <w:rsid w:val="001C1916"/>
    <w:rsid w:val="001C1A8B"/>
    <w:rsid w:val="001C2D25"/>
    <w:rsid w:val="001C2F3B"/>
    <w:rsid w:val="001C31D6"/>
    <w:rsid w:val="001C3681"/>
    <w:rsid w:val="001C3785"/>
    <w:rsid w:val="001C3BD7"/>
    <w:rsid w:val="001C3E82"/>
    <w:rsid w:val="001C4194"/>
    <w:rsid w:val="001C4581"/>
    <w:rsid w:val="001C46B4"/>
    <w:rsid w:val="001C484C"/>
    <w:rsid w:val="001C4E80"/>
    <w:rsid w:val="001C5572"/>
    <w:rsid w:val="001C5843"/>
    <w:rsid w:val="001C5A45"/>
    <w:rsid w:val="001C5F48"/>
    <w:rsid w:val="001C621C"/>
    <w:rsid w:val="001C62E0"/>
    <w:rsid w:val="001C6B03"/>
    <w:rsid w:val="001C709C"/>
    <w:rsid w:val="001C789B"/>
    <w:rsid w:val="001D0285"/>
    <w:rsid w:val="001D0F79"/>
    <w:rsid w:val="001D1F3F"/>
    <w:rsid w:val="001D2134"/>
    <w:rsid w:val="001D2856"/>
    <w:rsid w:val="001D2F10"/>
    <w:rsid w:val="001D2F9E"/>
    <w:rsid w:val="001D3606"/>
    <w:rsid w:val="001D38B1"/>
    <w:rsid w:val="001D38D7"/>
    <w:rsid w:val="001D401D"/>
    <w:rsid w:val="001D43B7"/>
    <w:rsid w:val="001D4A03"/>
    <w:rsid w:val="001D4F40"/>
    <w:rsid w:val="001D5286"/>
    <w:rsid w:val="001D5569"/>
    <w:rsid w:val="001D5B49"/>
    <w:rsid w:val="001D6971"/>
    <w:rsid w:val="001D6E6E"/>
    <w:rsid w:val="001D7000"/>
    <w:rsid w:val="001E0273"/>
    <w:rsid w:val="001E03E1"/>
    <w:rsid w:val="001E0D1B"/>
    <w:rsid w:val="001E1076"/>
    <w:rsid w:val="001E3133"/>
    <w:rsid w:val="001E317C"/>
    <w:rsid w:val="001E3448"/>
    <w:rsid w:val="001E356F"/>
    <w:rsid w:val="001E5071"/>
    <w:rsid w:val="001E5CCE"/>
    <w:rsid w:val="001E5E12"/>
    <w:rsid w:val="001E60D0"/>
    <w:rsid w:val="001E6349"/>
    <w:rsid w:val="001E694F"/>
    <w:rsid w:val="001E71E0"/>
    <w:rsid w:val="001E7545"/>
    <w:rsid w:val="001E7BCE"/>
    <w:rsid w:val="001E7DB6"/>
    <w:rsid w:val="001E7FE3"/>
    <w:rsid w:val="001F1016"/>
    <w:rsid w:val="001F1173"/>
    <w:rsid w:val="001F123D"/>
    <w:rsid w:val="001F2425"/>
    <w:rsid w:val="001F2C5E"/>
    <w:rsid w:val="001F347F"/>
    <w:rsid w:val="001F3651"/>
    <w:rsid w:val="001F3B6D"/>
    <w:rsid w:val="001F442D"/>
    <w:rsid w:val="001F475D"/>
    <w:rsid w:val="001F5307"/>
    <w:rsid w:val="001F53D1"/>
    <w:rsid w:val="001F58A4"/>
    <w:rsid w:val="001F5987"/>
    <w:rsid w:val="001F5A1A"/>
    <w:rsid w:val="001F5D09"/>
    <w:rsid w:val="001F61CA"/>
    <w:rsid w:val="001F6464"/>
    <w:rsid w:val="001F69A0"/>
    <w:rsid w:val="001F78DF"/>
    <w:rsid w:val="00200089"/>
    <w:rsid w:val="002001E7"/>
    <w:rsid w:val="00200AE8"/>
    <w:rsid w:val="002013BF"/>
    <w:rsid w:val="00201818"/>
    <w:rsid w:val="00202484"/>
    <w:rsid w:val="002025EC"/>
    <w:rsid w:val="00203176"/>
    <w:rsid w:val="00203217"/>
    <w:rsid w:val="0020364E"/>
    <w:rsid w:val="00203798"/>
    <w:rsid w:val="0020382A"/>
    <w:rsid w:val="00203CFD"/>
    <w:rsid w:val="00203D70"/>
    <w:rsid w:val="00204189"/>
    <w:rsid w:val="00204C75"/>
    <w:rsid w:val="00205137"/>
    <w:rsid w:val="00205DF3"/>
    <w:rsid w:val="00205F25"/>
    <w:rsid w:val="0020609E"/>
    <w:rsid w:val="00206596"/>
    <w:rsid w:val="00206DA0"/>
    <w:rsid w:val="00207376"/>
    <w:rsid w:val="002077E3"/>
    <w:rsid w:val="00207B72"/>
    <w:rsid w:val="0021141E"/>
    <w:rsid w:val="00211470"/>
    <w:rsid w:val="002118B0"/>
    <w:rsid w:val="0021238A"/>
    <w:rsid w:val="002128C5"/>
    <w:rsid w:val="00213A7E"/>
    <w:rsid w:val="00214FD6"/>
    <w:rsid w:val="00215208"/>
    <w:rsid w:val="00215B77"/>
    <w:rsid w:val="00215CDF"/>
    <w:rsid w:val="00215D05"/>
    <w:rsid w:val="00215EF7"/>
    <w:rsid w:val="00216107"/>
    <w:rsid w:val="0021703A"/>
    <w:rsid w:val="00217BB3"/>
    <w:rsid w:val="002200E0"/>
    <w:rsid w:val="00220727"/>
    <w:rsid w:val="00220A28"/>
    <w:rsid w:val="00220FD7"/>
    <w:rsid w:val="00221D5C"/>
    <w:rsid w:val="00221DE4"/>
    <w:rsid w:val="002221C4"/>
    <w:rsid w:val="002222A0"/>
    <w:rsid w:val="00222800"/>
    <w:rsid w:val="00222C77"/>
    <w:rsid w:val="0022307D"/>
    <w:rsid w:val="00223BC6"/>
    <w:rsid w:val="00223E1F"/>
    <w:rsid w:val="00224B32"/>
    <w:rsid w:val="00224CD5"/>
    <w:rsid w:val="00224E3B"/>
    <w:rsid w:val="00224E97"/>
    <w:rsid w:val="00225134"/>
    <w:rsid w:val="00225AA1"/>
    <w:rsid w:val="0022624F"/>
    <w:rsid w:val="0022634F"/>
    <w:rsid w:val="00226B82"/>
    <w:rsid w:val="00227804"/>
    <w:rsid w:val="002279E5"/>
    <w:rsid w:val="00227F56"/>
    <w:rsid w:val="002302AD"/>
    <w:rsid w:val="00230613"/>
    <w:rsid w:val="0023075C"/>
    <w:rsid w:val="002315D8"/>
    <w:rsid w:val="00231853"/>
    <w:rsid w:val="0023345C"/>
    <w:rsid w:val="00233E7B"/>
    <w:rsid w:val="00234719"/>
    <w:rsid w:val="0023485B"/>
    <w:rsid w:val="00234921"/>
    <w:rsid w:val="00236500"/>
    <w:rsid w:val="00236759"/>
    <w:rsid w:val="00236C19"/>
    <w:rsid w:val="00236C82"/>
    <w:rsid w:val="00237798"/>
    <w:rsid w:val="00240DD8"/>
    <w:rsid w:val="00242480"/>
    <w:rsid w:val="002438FD"/>
    <w:rsid w:val="00243DCF"/>
    <w:rsid w:val="00244341"/>
    <w:rsid w:val="002445B8"/>
    <w:rsid w:val="00244936"/>
    <w:rsid w:val="002456C6"/>
    <w:rsid w:val="00246207"/>
    <w:rsid w:val="00246288"/>
    <w:rsid w:val="00246481"/>
    <w:rsid w:val="0024676E"/>
    <w:rsid w:val="0024763D"/>
    <w:rsid w:val="00247CA2"/>
    <w:rsid w:val="00247E71"/>
    <w:rsid w:val="002509E3"/>
    <w:rsid w:val="00250C97"/>
    <w:rsid w:val="00251ED3"/>
    <w:rsid w:val="002524F5"/>
    <w:rsid w:val="00252D8A"/>
    <w:rsid w:val="00253CF2"/>
    <w:rsid w:val="00254327"/>
    <w:rsid w:val="00254349"/>
    <w:rsid w:val="002548CC"/>
    <w:rsid w:val="00254A42"/>
    <w:rsid w:val="00254D56"/>
    <w:rsid w:val="00254D60"/>
    <w:rsid w:val="002551A5"/>
    <w:rsid w:val="0025541A"/>
    <w:rsid w:val="0025599E"/>
    <w:rsid w:val="00256CD4"/>
    <w:rsid w:val="0025781E"/>
    <w:rsid w:val="00257BEF"/>
    <w:rsid w:val="002603C4"/>
    <w:rsid w:val="00260701"/>
    <w:rsid w:val="00261456"/>
    <w:rsid w:val="00262121"/>
    <w:rsid w:val="002629BA"/>
    <w:rsid w:val="00262B84"/>
    <w:rsid w:val="00263358"/>
    <w:rsid w:val="002637D9"/>
    <w:rsid w:val="00263A13"/>
    <w:rsid w:val="00263D89"/>
    <w:rsid w:val="00263DF8"/>
    <w:rsid w:val="0026547F"/>
    <w:rsid w:val="002668D5"/>
    <w:rsid w:val="00266F6B"/>
    <w:rsid w:val="00267047"/>
    <w:rsid w:val="00270346"/>
    <w:rsid w:val="0027048F"/>
    <w:rsid w:val="00271115"/>
    <w:rsid w:val="0027142F"/>
    <w:rsid w:val="0027162B"/>
    <w:rsid w:val="002716BC"/>
    <w:rsid w:val="002718C0"/>
    <w:rsid w:val="002720D1"/>
    <w:rsid w:val="002722C3"/>
    <w:rsid w:val="00273CE6"/>
    <w:rsid w:val="002741F4"/>
    <w:rsid w:val="00274383"/>
    <w:rsid w:val="00274965"/>
    <w:rsid w:val="00274E20"/>
    <w:rsid w:val="00274E32"/>
    <w:rsid w:val="002759BF"/>
    <w:rsid w:val="00275A90"/>
    <w:rsid w:val="00275CC8"/>
    <w:rsid w:val="00275DD3"/>
    <w:rsid w:val="002773FC"/>
    <w:rsid w:val="00277A72"/>
    <w:rsid w:val="002800A9"/>
    <w:rsid w:val="0028045B"/>
    <w:rsid w:val="00281795"/>
    <w:rsid w:val="00282313"/>
    <w:rsid w:val="0028278F"/>
    <w:rsid w:val="002828ED"/>
    <w:rsid w:val="00282A10"/>
    <w:rsid w:val="00282C4D"/>
    <w:rsid w:val="002837B0"/>
    <w:rsid w:val="00283A1A"/>
    <w:rsid w:val="002841FE"/>
    <w:rsid w:val="0028472A"/>
    <w:rsid w:val="00284D1B"/>
    <w:rsid w:val="00284D85"/>
    <w:rsid w:val="0028523C"/>
    <w:rsid w:val="00285437"/>
    <w:rsid w:val="00285697"/>
    <w:rsid w:val="002857E2"/>
    <w:rsid w:val="00285992"/>
    <w:rsid w:val="00286029"/>
    <w:rsid w:val="002870C5"/>
    <w:rsid w:val="0028726A"/>
    <w:rsid w:val="0028769F"/>
    <w:rsid w:val="00287999"/>
    <w:rsid w:val="0029032F"/>
    <w:rsid w:val="00290551"/>
    <w:rsid w:val="00290E13"/>
    <w:rsid w:val="00291B9B"/>
    <w:rsid w:val="00292120"/>
    <w:rsid w:val="002925B2"/>
    <w:rsid w:val="00292A53"/>
    <w:rsid w:val="002931F1"/>
    <w:rsid w:val="00293404"/>
    <w:rsid w:val="00293A98"/>
    <w:rsid w:val="00293C35"/>
    <w:rsid w:val="00293E98"/>
    <w:rsid w:val="002944EF"/>
    <w:rsid w:val="00294F31"/>
    <w:rsid w:val="002950F9"/>
    <w:rsid w:val="0029580A"/>
    <w:rsid w:val="00295FE6"/>
    <w:rsid w:val="002968E3"/>
    <w:rsid w:val="0029694D"/>
    <w:rsid w:val="00296ED0"/>
    <w:rsid w:val="00297397"/>
    <w:rsid w:val="0029752E"/>
    <w:rsid w:val="0029767E"/>
    <w:rsid w:val="00297B0E"/>
    <w:rsid w:val="00297C13"/>
    <w:rsid w:val="002A0336"/>
    <w:rsid w:val="002A0B95"/>
    <w:rsid w:val="002A0D8F"/>
    <w:rsid w:val="002A1985"/>
    <w:rsid w:val="002A1DEA"/>
    <w:rsid w:val="002A2648"/>
    <w:rsid w:val="002A2B27"/>
    <w:rsid w:val="002A2D9B"/>
    <w:rsid w:val="002A2FD3"/>
    <w:rsid w:val="002A37D9"/>
    <w:rsid w:val="002A3947"/>
    <w:rsid w:val="002A4410"/>
    <w:rsid w:val="002A470D"/>
    <w:rsid w:val="002A4B55"/>
    <w:rsid w:val="002A4C59"/>
    <w:rsid w:val="002A4EEA"/>
    <w:rsid w:val="002A51BA"/>
    <w:rsid w:val="002A547C"/>
    <w:rsid w:val="002A553B"/>
    <w:rsid w:val="002A68E8"/>
    <w:rsid w:val="002A6EEC"/>
    <w:rsid w:val="002A7169"/>
    <w:rsid w:val="002A7518"/>
    <w:rsid w:val="002A772D"/>
    <w:rsid w:val="002A7F27"/>
    <w:rsid w:val="002A7F75"/>
    <w:rsid w:val="002B006C"/>
    <w:rsid w:val="002B05A2"/>
    <w:rsid w:val="002B0707"/>
    <w:rsid w:val="002B0DDC"/>
    <w:rsid w:val="002B0FD5"/>
    <w:rsid w:val="002B14F9"/>
    <w:rsid w:val="002B1E7A"/>
    <w:rsid w:val="002B2921"/>
    <w:rsid w:val="002B32D4"/>
    <w:rsid w:val="002B452E"/>
    <w:rsid w:val="002B4F8E"/>
    <w:rsid w:val="002B538F"/>
    <w:rsid w:val="002B59DE"/>
    <w:rsid w:val="002B5B26"/>
    <w:rsid w:val="002B5DA9"/>
    <w:rsid w:val="002B6EA0"/>
    <w:rsid w:val="002B7583"/>
    <w:rsid w:val="002C070B"/>
    <w:rsid w:val="002C0792"/>
    <w:rsid w:val="002C1E84"/>
    <w:rsid w:val="002C1FB8"/>
    <w:rsid w:val="002C2638"/>
    <w:rsid w:val="002C2996"/>
    <w:rsid w:val="002C2DE3"/>
    <w:rsid w:val="002C3100"/>
    <w:rsid w:val="002C41EA"/>
    <w:rsid w:val="002C4200"/>
    <w:rsid w:val="002C530A"/>
    <w:rsid w:val="002C5C76"/>
    <w:rsid w:val="002C6035"/>
    <w:rsid w:val="002C639A"/>
    <w:rsid w:val="002C6670"/>
    <w:rsid w:val="002C680F"/>
    <w:rsid w:val="002C725C"/>
    <w:rsid w:val="002C7559"/>
    <w:rsid w:val="002C7863"/>
    <w:rsid w:val="002C78BA"/>
    <w:rsid w:val="002C7C04"/>
    <w:rsid w:val="002D0343"/>
    <w:rsid w:val="002D081C"/>
    <w:rsid w:val="002D210B"/>
    <w:rsid w:val="002D2519"/>
    <w:rsid w:val="002D3627"/>
    <w:rsid w:val="002D379E"/>
    <w:rsid w:val="002D39A6"/>
    <w:rsid w:val="002D44F3"/>
    <w:rsid w:val="002D49BE"/>
    <w:rsid w:val="002D4C94"/>
    <w:rsid w:val="002D4EF7"/>
    <w:rsid w:val="002D58EB"/>
    <w:rsid w:val="002D68D7"/>
    <w:rsid w:val="002D6F2E"/>
    <w:rsid w:val="002D7075"/>
    <w:rsid w:val="002D768F"/>
    <w:rsid w:val="002E00A7"/>
    <w:rsid w:val="002E025C"/>
    <w:rsid w:val="002E06A7"/>
    <w:rsid w:val="002E0D46"/>
    <w:rsid w:val="002E1A05"/>
    <w:rsid w:val="002E1A74"/>
    <w:rsid w:val="002E20E5"/>
    <w:rsid w:val="002E26E3"/>
    <w:rsid w:val="002E2702"/>
    <w:rsid w:val="002E3416"/>
    <w:rsid w:val="002E3D09"/>
    <w:rsid w:val="002E3E6C"/>
    <w:rsid w:val="002E433C"/>
    <w:rsid w:val="002E476D"/>
    <w:rsid w:val="002E4AB5"/>
    <w:rsid w:val="002E5031"/>
    <w:rsid w:val="002E52D3"/>
    <w:rsid w:val="002E5B58"/>
    <w:rsid w:val="002E5C3C"/>
    <w:rsid w:val="002E691D"/>
    <w:rsid w:val="002E7090"/>
    <w:rsid w:val="002F0514"/>
    <w:rsid w:val="002F0F0F"/>
    <w:rsid w:val="002F1262"/>
    <w:rsid w:val="002F1276"/>
    <w:rsid w:val="002F1290"/>
    <w:rsid w:val="002F1CCC"/>
    <w:rsid w:val="002F1EE7"/>
    <w:rsid w:val="002F213C"/>
    <w:rsid w:val="002F21EE"/>
    <w:rsid w:val="002F249D"/>
    <w:rsid w:val="002F27C4"/>
    <w:rsid w:val="002F2B7C"/>
    <w:rsid w:val="002F34A5"/>
    <w:rsid w:val="002F3531"/>
    <w:rsid w:val="002F3925"/>
    <w:rsid w:val="002F413B"/>
    <w:rsid w:val="002F4180"/>
    <w:rsid w:val="002F50BA"/>
    <w:rsid w:val="002F6BBB"/>
    <w:rsid w:val="003001E3"/>
    <w:rsid w:val="0030041C"/>
    <w:rsid w:val="003006D6"/>
    <w:rsid w:val="0030080D"/>
    <w:rsid w:val="003012FF"/>
    <w:rsid w:val="00301BC7"/>
    <w:rsid w:val="00301FCC"/>
    <w:rsid w:val="00301FD1"/>
    <w:rsid w:val="003021F6"/>
    <w:rsid w:val="0030239F"/>
    <w:rsid w:val="0030256C"/>
    <w:rsid w:val="00302A09"/>
    <w:rsid w:val="00302BA6"/>
    <w:rsid w:val="00302D87"/>
    <w:rsid w:val="0030325D"/>
    <w:rsid w:val="003042DF"/>
    <w:rsid w:val="0030440B"/>
    <w:rsid w:val="00304ACD"/>
    <w:rsid w:val="00304CE4"/>
    <w:rsid w:val="003055CC"/>
    <w:rsid w:val="003056F3"/>
    <w:rsid w:val="003057D2"/>
    <w:rsid w:val="00305EB2"/>
    <w:rsid w:val="003061AD"/>
    <w:rsid w:val="0030693D"/>
    <w:rsid w:val="003073B5"/>
    <w:rsid w:val="0031006E"/>
    <w:rsid w:val="003107DA"/>
    <w:rsid w:val="003109A5"/>
    <w:rsid w:val="00310B03"/>
    <w:rsid w:val="00310E63"/>
    <w:rsid w:val="00311022"/>
    <w:rsid w:val="0031189C"/>
    <w:rsid w:val="00311E6D"/>
    <w:rsid w:val="00311ECB"/>
    <w:rsid w:val="00311FF5"/>
    <w:rsid w:val="003120E9"/>
    <w:rsid w:val="00312502"/>
    <w:rsid w:val="00312544"/>
    <w:rsid w:val="003125C5"/>
    <w:rsid w:val="00312608"/>
    <w:rsid w:val="00312FE9"/>
    <w:rsid w:val="00313876"/>
    <w:rsid w:val="00313926"/>
    <w:rsid w:val="003143EB"/>
    <w:rsid w:val="00315BE0"/>
    <w:rsid w:val="00315D36"/>
    <w:rsid w:val="00316B16"/>
    <w:rsid w:val="00316B55"/>
    <w:rsid w:val="00316D23"/>
    <w:rsid w:val="003179E5"/>
    <w:rsid w:val="003201AF"/>
    <w:rsid w:val="003201D2"/>
    <w:rsid w:val="00320DAD"/>
    <w:rsid w:val="00320DBC"/>
    <w:rsid w:val="003222CF"/>
    <w:rsid w:val="00322C71"/>
    <w:rsid w:val="00322E87"/>
    <w:rsid w:val="003231D0"/>
    <w:rsid w:val="003233D2"/>
    <w:rsid w:val="003234C5"/>
    <w:rsid w:val="00323701"/>
    <w:rsid w:val="003243B4"/>
    <w:rsid w:val="00325021"/>
    <w:rsid w:val="0032679B"/>
    <w:rsid w:val="00327316"/>
    <w:rsid w:val="00327507"/>
    <w:rsid w:val="00327680"/>
    <w:rsid w:val="00327D7D"/>
    <w:rsid w:val="00327E1F"/>
    <w:rsid w:val="0033079D"/>
    <w:rsid w:val="00331D21"/>
    <w:rsid w:val="003322D5"/>
    <w:rsid w:val="00332C73"/>
    <w:rsid w:val="0033328E"/>
    <w:rsid w:val="0033495E"/>
    <w:rsid w:val="00334C21"/>
    <w:rsid w:val="00334E89"/>
    <w:rsid w:val="003360D8"/>
    <w:rsid w:val="00336C3E"/>
    <w:rsid w:val="00336DDD"/>
    <w:rsid w:val="00337399"/>
    <w:rsid w:val="0033766F"/>
    <w:rsid w:val="00337724"/>
    <w:rsid w:val="00337A8B"/>
    <w:rsid w:val="0034008B"/>
    <w:rsid w:val="0034020B"/>
    <w:rsid w:val="00340973"/>
    <w:rsid w:val="00340E03"/>
    <w:rsid w:val="003411DF"/>
    <w:rsid w:val="00341B61"/>
    <w:rsid w:val="00341E8A"/>
    <w:rsid w:val="00342182"/>
    <w:rsid w:val="003423C1"/>
    <w:rsid w:val="00342502"/>
    <w:rsid w:val="0034266F"/>
    <w:rsid w:val="003427D7"/>
    <w:rsid w:val="00343A40"/>
    <w:rsid w:val="00343CF3"/>
    <w:rsid w:val="00343E62"/>
    <w:rsid w:val="003451BE"/>
    <w:rsid w:val="00345750"/>
    <w:rsid w:val="00346441"/>
    <w:rsid w:val="00346645"/>
    <w:rsid w:val="00346D8A"/>
    <w:rsid w:val="00347C3C"/>
    <w:rsid w:val="0035052F"/>
    <w:rsid w:val="00350A10"/>
    <w:rsid w:val="00350D4E"/>
    <w:rsid w:val="003515A0"/>
    <w:rsid w:val="00352B89"/>
    <w:rsid w:val="00353499"/>
    <w:rsid w:val="00353872"/>
    <w:rsid w:val="00353B53"/>
    <w:rsid w:val="00354031"/>
    <w:rsid w:val="00354602"/>
    <w:rsid w:val="0035460F"/>
    <w:rsid w:val="0035481F"/>
    <w:rsid w:val="00354F83"/>
    <w:rsid w:val="00355A98"/>
    <w:rsid w:val="00355B58"/>
    <w:rsid w:val="003561C1"/>
    <w:rsid w:val="00356788"/>
    <w:rsid w:val="00357699"/>
    <w:rsid w:val="003578E4"/>
    <w:rsid w:val="00357E29"/>
    <w:rsid w:val="003601C5"/>
    <w:rsid w:val="00360292"/>
    <w:rsid w:val="0036101B"/>
    <w:rsid w:val="0036112F"/>
    <w:rsid w:val="00361262"/>
    <w:rsid w:val="003613FF"/>
    <w:rsid w:val="003615FE"/>
    <w:rsid w:val="00361A5C"/>
    <w:rsid w:val="00361A70"/>
    <w:rsid w:val="00361E61"/>
    <w:rsid w:val="00361EA5"/>
    <w:rsid w:val="00362491"/>
    <w:rsid w:val="00362BA3"/>
    <w:rsid w:val="003630C2"/>
    <w:rsid w:val="003632AE"/>
    <w:rsid w:val="00363476"/>
    <w:rsid w:val="00363E72"/>
    <w:rsid w:val="00364418"/>
    <w:rsid w:val="00365444"/>
    <w:rsid w:val="003657F3"/>
    <w:rsid w:val="00366217"/>
    <w:rsid w:val="0036663B"/>
    <w:rsid w:val="003666B5"/>
    <w:rsid w:val="00366B7D"/>
    <w:rsid w:val="003670A5"/>
    <w:rsid w:val="00367430"/>
    <w:rsid w:val="00367A00"/>
    <w:rsid w:val="00367FBF"/>
    <w:rsid w:val="0037071C"/>
    <w:rsid w:val="003710F1"/>
    <w:rsid w:val="0037115A"/>
    <w:rsid w:val="00371A72"/>
    <w:rsid w:val="00371C70"/>
    <w:rsid w:val="00371E0B"/>
    <w:rsid w:val="00372AF8"/>
    <w:rsid w:val="003731FA"/>
    <w:rsid w:val="00373616"/>
    <w:rsid w:val="00373A0E"/>
    <w:rsid w:val="00374D83"/>
    <w:rsid w:val="00375081"/>
    <w:rsid w:val="0037584A"/>
    <w:rsid w:val="00375D93"/>
    <w:rsid w:val="00376098"/>
    <w:rsid w:val="0037636F"/>
    <w:rsid w:val="003765DD"/>
    <w:rsid w:val="00376735"/>
    <w:rsid w:val="00376B83"/>
    <w:rsid w:val="00376E63"/>
    <w:rsid w:val="003771B6"/>
    <w:rsid w:val="003774CA"/>
    <w:rsid w:val="003777BA"/>
    <w:rsid w:val="00380E86"/>
    <w:rsid w:val="00381739"/>
    <w:rsid w:val="003819DA"/>
    <w:rsid w:val="00382A2F"/>
    <w:rsid w:val="00382EDD"/>
    <w:rsid w:val="00383051"/>
    <w:rsid w:val="003836DD"/>
    <w:rsid w:val="00383DAD"/>
    <w:rsid w:val="00384210"/>
    <w:rsid w:val="00384C4B"/>
    <w:rsid w:val="00384F3C"/>
    <w:rsid w:val="00386336"/>
    <w:rsid w:val="00386657"/>
    <w:rsid w:val="003866EF"/>
    <w:rsid w:val="00386924"/>
    <w:rsid w:val="00386D73"/>
    <w:rsid w:val="00386E58"/>
    <w:rsid w:val="0038703B"/>
    <w:rsid w:val="00390BF1"/>
    <w:rsid w:val="00390C32"/>
    <w:rsid w:val="003911FC"/>
    <w:rsid w:val="003912AA"/>
    <w:rsid w:val="00391D04"/>
    <w:rsid w:val="00392313"/>
    <w:rsid w:val="00392482"/>
    <w:rsid w:val="00392647"/>
    <w:rsid w:val="003926D2"/>
    <w:rsid w:val="003926D8"/>
    <w:rsid w:val="003929BE"/>
    <w:rsid w:val="00393388"/>
    <w:rsid w:val="00393802"/>
    <w:rsid w:val="0039380B"/>
    <w:rsid w:val="00393915"/>
    <w:rsid w:val="0039410D"/>
    <w:rsid w:val="00394267"/>
    <w:rsid w:val="00394281"/>
    <w:rsid w:val="0039564B"/>
    <w:rsid w:val="00395681"/>
    <w:rsid w:val="00395824"/>
    <w:rsid w:val="00395CC1"/>
    <w:rsid w:val="00395CED"/>
    <w:rsid w:val="00395E22"/>
    <w:rsid w:val="00396ECD"/>
    <w:rsid w:val="00396FEC"/>
    <w:rsid w:val="00397E1A"/>
    <w:rsid w:val="003A085C"/>
    <w:rsid w:val="003A0ADF"/>
    <w:rsid w:val="003A1FA0"/>
    <w:rsid w:val="003A261C"/>
    <w:rsid w:val="003A3109"/>
    <w:rsid w:val="003A3368"/>
    <w:rsid w:val="003A363D"/>
    <w:rsid w:val="003A400D"/>
    <w:rsid w:val="003A41A4"/>
    <w:rsid w:val="003A4690"/>
    <w:rsid w:val="003A4D7A"/>
    <w:rsid w:val="003A4EFC"/>
    <w:rsid w:val="003A53A6"/>
    <w:rsid w:val="003A53BB"/>
    <w:rsid w:val="003A53DA"/>
    <w:rsid w:val="003A5945"/>
    <w:rsid w:val="003A5D3C"/>
    <w:rsid w:val="003A5DDF"/>
    <w:rsid w:val="003A68D5"/>
    <w:rsid w:val="003A693B"/>
    <w:rsid w:val="003B0729"/>
    <w:rsid w:val="003B0FD5"/>
    <w:rsid w:val="003B1359"/>
    <w:rsid w:val="003B1462"/>
    <w:rsid w:val="003B1E74"/>
    <w:rsid w:val="003B1F48"/>
    <w:rsid w:val="003B1FC7"/>
    <w:rsid w:val="003B32F7"/>
    <w:rsid w:val="003B3662"/>
    <w:rsid w:val="003B455F"/>
    <w:rsid w:val="003B482F"/>
    <w:rsid w:val="003B4B9F"/>
    <w:rsid w:val="003B6E78"/>
    <w:rsid w:val="003B7276"/>
    <w:rsid w:val="003B744E"/>
    <w:rsid w:val="003B7A7D"/>
    <w:rsid w:val="003C0790"/>
    <w:rsid w:val="003C0B8B"/>
    <w:rsid w:val="003C2A05"/>
    <w:rsid w:val="003C2FCB"/>
    <w:rsid w:val="003C3539"/>
    <w:rsid w:val="003C3856"/>
    <w:rsid w:val="003C3888"/>
    <w:rsid w:val="003C3F82"/>
    <w:rsid w:val="003C4064"/>
    <w:rsid w:val="003C4A85"/>
    <w:rsid w:val="003C4D11"/>
    <w:rsid w:val="003C5494"/>
    <w:rsid w:val="003C5678"/>
    <w:rsid w:val="003C63C6"/>
    <w:rsid w:val="003C648D"/>
    <w:rsid w:val="003C6F51"/>
    <w:rsid w:val="003C771E"/>
    <w:rsid w:val="003C7EA4"/>
    <w:rsid w:val="003D0349"/>
    <w:rsid w:val="003D03C0"/>
    <w:rsid w:val="003D0BAE"/>
    <w:rsid w:val="003D0E80"/>
    <w:rsid w:val="003D1D63"/>
    <w:rsid w:val="003D26F9"/>
    <w:rsid w:val="003D332C"/>
    <w:rsid w:val="003D3C4E"/>
    <w:rsid w:val="003D3D0A"/>
    <w:rsid w:val="003D4403"/>
    <w:rsid w:val="003D4577"/>
    <w:rsid w:val="003D4E4D"/>
    <w:rsid w:val="003D5155"/>
    <w:rsid w:val="003D57B2"/>
    <w:rsid w:val="003D5C4A"/>
    <w:rsid w:val="003D6A72"/>
    <w:rsid w:val="003D6C3E"/>
    <w:rsid w:val="003D6E16"/>
    <w:rsid w:val="003D764F"/>
    <w:rsid w:val="003D77F0"/>
    <w:rsid w:val="003D7E25"/>
    <w:rsid w:val="003D7F49"/>
    <w:rsid w:val="003E0192"/>
    <w:rsid w:val="003E0A3D"/>
    <w:rsid w:val="003E0FC8"/>
    <w:rsid w:val="003E1645"/>
    <w:rsid w:val="003E1B04"/>
    <w:rsid w:val="003E2855"/>
    <w:rsid w:val="003E2A8F"/>
    <w:rsid w:val="003E2B09"/>
    <w:rsid w:val="003E2B90"/>
    <w:rsid w:val="003E2BCF"/>
    <w:rsid w:val="003E34AC"/>
    <w:rsid w:val="003E3724"/>
    <w:rsid w:val="003E3A3D"/>
    <w:rsid w:val="003E3F38"/>
    <w:rsid w:val="003E4956"/>
    <w:rsid w:val="003E4D69"/>
    <w:rsid w:val="003E5520"/>
    <w:rsid w:val="003E610C"/>
    <w:rsid w:val="003E6A05"/>
    <w:rsid w:val="003E6B27"/>
    <w:rsid w:val="003E7437"/>
    <w:rsid w:val="003E7DDF"/>
    <w:rsid w:val="003E7EB5"/>
    <w:rsid w:val="003F0194"/>
    <w:rsid w:val="003F051A"/>
    <w:rsid w:val="003F05E5"/>
    <w:rsid w:val="003F0777"/>
    <w:rsid w:val="003F156C"/>
    <w:rsid w:val="003F2A0C"/>
    <w:rsid w:val="003F2C7C"/>
    <w:rsid w:val="003F2FC7"/>
    <w:rsid w:val="003F3055"/>
    <w:rsid w:val="003F34CD"/>
    <w:rsid w:val="003F3A1F"/>
    <w:rsid w:val="003F41C0"/>
    <w:rsid w:val="003F4B4B"/>
    <w:rsid w:val="003F4C1C"/>
    <w:rsid w:val="003F5021"/>
    <w:rsid w:val="003F64C3"/>
    <w:rsid w:val="003F71C2"/>
    <w:rsid w:val="003F74A5"/>
    <w:rsid w:val="003F78A9"/>
    <w:rsid w:val="003F79AD"/>
    <w:rsid w:val="00400AA9"/>
    <w:rsid w:val="00401C09"/>
    <w:rsid w:val="00403B69"/>
    <w:rsid w:val="00404163"/>
    <w:rsid w:val="00404B95"/>
    <w:rsid w:val="00405021"/>
    <w:rsid w:val="0040567E"/>
    <w:rsid w:val="0040570F"/>
    <w:rsid w:val="00405D28"/>
    <w:rsid w:val="004062E3"/>
    <w:rsid w:val="00406938"/>
    <w:rsid w:val="00406F7F"/>
    <w:rsid w:val="00410CF5"/>
    <w:rsid w:val="0041170B"/>
    <w:rsid w:val="004117B8"/>
    <w:rsid w:val="00411E5D"/>
    <w:rsid w:val="00412133"/>
    <w:rsid w:val="004121BC"/>
    <w:rsid w:val="00412B31"/>
    <w:rsid w:val="00413244"/>
    <w:rsid w:val="00413F6E"/>
    <w:rsid w:val="00414DBF"/>
    <w:rsid w:val="004152A6"/>
    <w:rsid w:val="00415626"/>
    <w:rsid w:val="00416447"/>
    <w:rsid w:val="00416CC0"/>
    <w:rsid w:val="00417692"/>
    <w:rsid w:val="004179A6"/>
    <w:rsid w:val="00417B69"/>
    <w:rsid w:val="0042094C"/>
    <w:rsid w:val="00421B9C"/>
    <w:rsid w:val="00421F5C"/>
    <w:rsid w:val="0042218B"/>
    <w:rsid w:val="00422B82"/>
    <w:rsid w:val="00423150"/>
    <w:rsid w:val="00423BC7"/>
    <w:rsid w:val="004242CA"/>
    <w:rsid w:val="00424302"/>
    <w:rsid w:val="00424988"/>
    <w:rsid w:val="004249C6"/>
    <w:rsid w:val="00424D04"/>
    <w:rsid w:val="0042524B"/>
    <w:rsid w:val="004258AF"/>
    <w:rsid w:val="00425F55"/>
    <w:rsid w:val="00426270"/>
    <w:rsid w:val="004262B3"/>
    <w:rsid w:val="00426353"/>
    <w:rsid w:val="0042654F"/>
    <w:rsid w:val="004265CC"/>
    <w:rsid w:val="00426822"/>
    <w:rsid w:val="004272F9"/>
    <w:rsid w:val="00427F31"/>
    <w:rsid w:val="00430121"/>
    <w:rsid w:val="00430193"/>
    <w:rsid w:val="004308D7"/>
    <w:rsid w:val="00430A7C"/>
    <w:rsid w:val="004314E6"/>
    <w:rsid w:val="00432403"/>
    <w:rsid w:val="00433613"/>
    <w:rsid w:val="0043427F"/>
    <w:rsid w:val="004345B7"/>
    <w:rsid w:val="00434F9B"/>
    <w:rsid w:val="004351A3"/>
    <w:rsid w:val="004352AF"/>
    <w:rsid w:val="0043538B"/>
    <w:rsid w:val="0043560A"/>
    <w:rsid w:val="00435A98"/>
    <w:rsid w:val="00435C02"/>
    <w:rsid w:val="004366CE"/>
    <w:rsid w:val="00436771"/>
    <w:rsid w:val="004367D9"/>
    <w:rsid w:val="00440A7C"/>
    <w:rsid w:val="00440FEA"/>
    <w:rsid w:val="00441484"/>
    <w:rsid w:val="00442A9E"/>
    <w:rsid w:val="004437F8"/>
    <w:rsid w:val="00443CEB"/>
    <w:rsid w:val="00444032"/>
    <w:rsid w:val="0044466A"/>
    <w:rsid w:val="004447AF"/>
    <w:rsid w:val="00444B36"/>
    <w:rsid w:val="00444DAD"/>
    <w:rsid w:val="00445512"/>
    <w:rsid w:val="0044589C"/>
    <w:rsid w:val="00445FE3"/>
    <w:rsid w:val="004467AF"/>
    <w:rsid w:val="00446D09"/>
    <w:rsid w:val="00447648"/>
    <w:rsid w:val="0045051D"/>
    <w:rsid w:val="004511D6"/>
    <w:rsid w:val="00452756"/>
    <w:rsid w:val="004534A5"/>
    <w:rsid w:val="00453F26"/>
    <w:rsid w:val="00454368"/>
    <w:rsid w:val="0045462F"/>
    <w:rsid w:val="004547B8"/>
    <w:rsid w:val="004549C7"/>
    <w:rsid w:val="00454B4E"/>
    <w:rsid w:val="004556DB"/>
    <w:rsid w:val="00455CA8"/>
    <w:rsid w:val="00455FF6"/>
    <w:rsid w:val="0045617F"/>
    <w:rsid w:val="0045663F"/>
    <w:rsid w:val="00456D16"/>
    <w:rsid w:val="00456D2A"/>
    <w:rsid w:val="004601DD"/>
    <w:rsid w:val="00461786"/>
    <w:rsid w:val="00461857"/>
    <w:rsid w:val="00461AAF"/>
    <w:rsid w:val="00461BC4"/>
    <w:rsid w:val="004624C0"/>
    <w:rsid w:val="0046324E"/>
    <w:rsid w:val="00464486"/>
    <w:rsid w:val="00464CEA"/>
    <w:rsid w:val="00465CD9"/>
    <w:rsid w:val="00467C18"/>
    <w:rsid w:val="00470411"/>
    <w:rsid w:val="004704D8"/>
    <w:rsid w:val="00470CE7"/>
    <w:rsid w:val="00471F5F"/>
    <w:rsid w:val="0047224F"/>
    <w:rsid w:val="00472583"/>
    <w:rsid w:val="004725F1"/>
    <w:rsid w:val="00473260"/>
    <w:rsid w:val="00473912"/>
    <w:rsid w:val="00473B74"/>
    <w:rsid w:val="004741F6"/>
    <w:rsid w:val="004743E9"/>
    <w:rsid w:val="004745DC"/>
    <w:rsid w:val="00474A67"/>
    <w:rsid w:val="00474F79"/>
    <w:rsid w:val="0047514D"/>
    <w:rsid w:val="00475207"/>
    <w:rsid w:val="00475592"/>
    <w:rsid w:val="004772AA"/>
    <w:rsid w:val="004773F7"/>
    <w:rsid w:val="00477E38"/>
    <w:rsid w:val="0048005D"/>
    <w:rsid w:val="00480680"/>
    <w:rsid w:val="004809AE"/>
    <w:rsid w:val="004816F7"/>
    <w:rsid w:val="004818A6"/>
    <w:rsid w:val="00481989"/>
    <w:rsid w:val="0048273D"/>
    <w:rsid w:val="004831A4"/>
    <w:rsid w:val="004839B8"/>
    <w:rsid w:val="00483FA8"/>
    <w:rsid w:val="00484B3D"/>
    <w:rsid w:val="00484EC9"/>
    <w:rsid w:val="004852D0"/>
    <w:rsid w:val="0048538C"/>
    <w:rsid w:val="0048667D"/>
    <w:rsid w:val="00486A4F"/>
    <w:rsid w:val="00486CDB"/>
    <w:rsid w:val="00487252"/>
    <w:rsid w:val="00487396"/>
    <w:rsid w:val="0048760E"/>
    <w:rsid w:val="004878D9"/>
    <w:rsid w:val="0049036A"/>
    <w:rsid w:val="004906C7"/>
    <w:rsid w:val="0049090D"/>
    <w:rsid w:val="00490B68"/>
    <w:rsid w:val="00490E26"/>
    <w:rsid w:val="0049207C"/>
    <w:rsid w:val="004928B6"/>
    <w:rsid w:val="0049332B"/>
    <w:rsid w:val="004934C3"/>
    <w:rsid w:val="00493932"/>
    <w:rsid w:val="00493D62"/>
    <w:rsid w:val="0049469B"/>
    <w:rsid w:val="00494AF6"/>
    <w:rsid w:val="004956B3"/>
    <w:rsid w:val="0049592B"/>
    <w:rsid w:val="0049599F"/>
    <w:rsid w:val="0049604D"/>
    <w:rsid w:val="00496450"/>
    <w:rsid w:val="00497039"/>
    <w:rsid w:val="004973D6"/>
    <w:rsid w:val="004A0462"/>
    <w:rsid w:val="004A04FC"/>
    <w:rsid w:val="004A0587"/>
    <w:rsid w:val="004A0657"/>
    <w:rsid w:val="004A091B"/>
    <w:rsid w:val="004A0A28"/>
    <w:rsid w:val="004A0A78"/>
    <w:rsid w:val="004A0F49"/>
    <w:rsid w:val="004A115F"/>
    <w:rsid w:val="004A2406"/>
    <w:rsid w:val="004A26E7"/>
    <w:rsid w:val="004A2A77"/>
    <w:rsid w:val="004A2DF2"/>
    <w:rsid w:val="004A2ED5"/>
    <w:rsid w:val="004A3AA0"/>
    <w:rsid w:val="004A49C8"/>
    <w:rsid w:val="004A4D4C"/>
    <w:rsid w:val="004A4EAD"/>
    <w:rsid w:val="004A4F0F"/>
    <w:rsid w:val="004A6A03"/>
    <w:rsid w:val="004A7616"/>
    <w:rsid w:val="004A76EC"/>
    <w:rsid w:val="004A7F08"/>
    <w:rsid w:val="004B007D"/>
    <w:rsid w:val="004B0233"/>
    <w:rsid w:val="004B039F"/>
    <w:rsid w:val="004B04A4"/>
    <w:rsid w:val="004B09BE"/>
    <w:rsid w:val="004B0D70"/>
    <w:rsid w:val="004B2245"/>
    <w:rsid w:val="004B2459"/>
    <w:rsid w:val="004B2703"/>
    <w:rsid w:val="004B27D8"/>
    <w:rsid w:val="004B2E2D"/>
    <w:rsid w:val="004B2ECA"/>
    <w:rsid w:val="004B3438"/>
    <w:rsid w:val="004B3953"/>
    <w:rsid w:val="004B3D7E"/>
    <w:rsid w:val="004B575E"/>
    <w:rsid w:val="004B5B03"/>
    <w:rsid w:val="004B65FC"/>
    <w:rsid w:val="004B669D"/>
    <w:rsid w:val="004B7249"/>
    <w:rsid w:val="004B7311"/>
    <w:rsid w:val="004B73D1"/>
    <w:rsid w:val="004B74FC"/>
    <w:rsid w:val="004B79FE"/>
    <w:rsid w:val="004B7F90"/>
    <w:rsid w:val="004C0D1A"/>
    <w:rsid w:val="004C1237"/>
    <w:rsid w:val="004C137A"/>
    <w:rsid w:val="004C1BC9"/>
    <w:rsid w:val="004C2506"/>
    <w:rsid w:val="004C2787"/>
    <w:rsid w:val="004C29BC"/>
    <w:rsid w:val="004C3624"/>
    <w:rsid w:val="004C37B7"/>
    <w:rsid w:val="004C3A54"/>
    <w:rsid w:val="004C3C77"/>
    <w:rsid w:val="004C3F8B"/>
    <w:rsid w:val="004C3F9F"/>
    <w:rsid w:val="004C4C0C"/>
    <w:rsid w:val="004C52D3"/>
    <w:rsid w:val="004C58FC"/>
    <w:rsid w:val="004C67D6"/>
    <w:rsid w:val="004C7062"/>
    <w:rsid w:val="004C7460"/>
    <w:rsid w:val="004C75AC"/>
    <w:rsid w:val="004C785F"/>
    <w:rsid w:val="004C7B9C"/>
    <w:rsid w:val="004C7EE4"/>
    <w:rsid w:val="004D09C4"/>
    <w:rsid w:val="004D0DE5"/>
    <w:rsid w:val="004D12D5"/>
    <w:rsid w:val="004D2DD9"/>
    <w:rsid w:val="004D3587"/>
    <w:rsid w:val="004D3C7E"/>
    <w:rsid w:val="004D3D60"/>
    <w:rsid w:val="004D5ECF"/>
    <w:rsid w:val="004D7127"/>
    <w:rsid w:val="004D75A7"/>
    <w:rsid w:val="004D7A14"/>
    <w:rsid w:val="004E0398"/>
    <w:rsid w:val="004E0601"/>
    <w:rsid w:val="004E1AC0"/>
    <w:rsid w:val="004E22F8"/>
    <w:rsid w:val="004E2AC9"/>
    <w:rsid w:val="004E2D08"/>
    <w:rsid w:val="004E3955"/>
    <w:rsid w:val="004E3CF3"/>
    <w:rsid w:val="004E3E76"/>
    <w:rsid w:val="004E5760"/>
    <w:rsid w:val="004E6440"/>
    <w:rsid w:val="004E684F"/>
    <w:rsid w:val="004F0ABB"/>
    <w:rsid w:val="004F1020"/>
    <w:rsid w:val="004F12C0"/>
    <w:rsid w:val="004F139E"/>
    <w:rsid w:val="004F2224"/>
    <w:rsid w:val="004F250C"/>
    <w:rsid w:val="004F279E"/>
    <w:rsid w:val="004F2E9E"/>
    <w:rsid w:val="004F3462"/>
    <w:rsid w:val="004F364C"/>
    <w:rsid w:val="004F49A9"/>
    <w:rsid w:val="004F4C7F"/>
    <w:rsid w:val="004F636D"/>
    <w:rsid w:val="004F69C5"/>
    <w:rsid w:val="004F7D67"/>
    <w:rsid w:val="00500522"/>
    <w:rsid w:val="00501035"/>
    <w:rsid w:val="00501100"/>
    <w:rsid w:val="005018BB"/>
    <w:rsid w:val="00501F62"/>
    <w:rsid w:val="0050252B"/>
    <w:rsid w:val="00503BF1"/>
    <w:rsid w:val="00503D93"/>
    <w:rsid w:val="00504208"/>
    <w:rsid w:val="00504B64"/>
    <w:rsid w:val="00505FBF"/>
    <w:rsid w:val="005066FE"/>
    <w:rsid w:val="00506B27"/>
    <w:rsid w:val="00506D2F"/>
    <w:rsid w:val="0050710E"/>
    <w:rsid w:val="005078F8"/>
    <w:rsid w:val="0051018E"/>
    <w:rsid w:val="0051093A"/>
    <w:rsid w:val="00513281"/>
    <w:rsid w:val="00513486"/>
    <w:rsid w:val="00513F07"/>
    <w:rsid w:val="00515134"/>
    <w:rsid w:val="005160A6"/>
    <w:rsid w:val="00516AD9"/>
    <w:rsid w:val="00517012"/>
    <w:rsid w:val="00517051"/>
    <w:rsid w:val="00517247"/>
    <w:rsid w:val="00517FE2"/>
    <w:rsid w:val="005202ED"/>
    <w:rsid w:val="00520A67"/>
    <w:rsid w:val="00520BC9"/>
    <w:rsid w:val="00520BF3"/>
    <w:rsid w:val="00521161"/>
    <w:rsid w:val="00521425"/>
    <w:rsid w:val="00521EC2"/>
    <w:rsid w:val="00521FAD"/>
    <w:rsid w:val="005223A6"/>
    <w:rsid w:val="005228FF"/>
    <w:rsid w:val="005235DB"/>
    <w:rsid w:val="005235DC"/>
    <w:rsid w:val="00523958"/>
    <w:rsid w:val="005244C0"/>
    <w:rsid w:val="0052481D"/>
    <w:rsid w:val="005249A1"/>
    <w:rsid w:val="00524BCF"/>
    <w:rsid w:val="005255FC"/>
    <w:rsid w:val="00525709"/>
    <w:rsid w:val="005257F4"/>
    <w:rsid w:val="00525E2E"/>
    <w:rsid w:val="00525FA1"/>
    <w:rsid w:val="00526110"/>
    <w:rsid w:val="00527967"/>
    <w:rsid w:val="00527E72"/>
    <w:rsid w:val="00530D3D"/>
    <w:rsid w:val="005316BE"/>
    <w:rsid w:val="00531A50"/>
    <w:rsid w:val="00531CD1"/>
    <w:rsid w:val="005321C1"/>
    <w:rsid w:val="00532423"/>
    <w:rsid w:val="00532BBD"/>
    <w:rsid w:val="00533289"/>
    <w:rsid w:val="0053381C"/>
    <w:rsid w:val="00533A9A"/>
    <w:rsid w:val="00533BE5"/>
    <w:rsid w:val="005342F9"/>
    <w:rsid w:val="00534DB9"/>
    <w:rsid w:val="00535FA2"/>
    <w:rsid w:val="00536065"/>
    <w:rsid w:val="00536D2E"/>
    <w:rsid w:val="005372A5"/>
    <w:rsid w:val="00537404"/>
    <w:rsid w:val="00537408"/>
    <w:rsid w:val="00537C5D"/>
    <w:rsid w:val="00537E83"/>
    <w:rsid w:val="00540F53"/>
    <w:rsid w:val="0054197F"/>
    <w:rsid w:val="00541B7F"/>
    <w:rsid w:val="00541C98"/>
    <w:rsid w:val="0054219B"/>
    <w:rsid w:val="00542B06"/>
    <w:rsid w:val="0054300C"/>
    <w:rsid w:val="005432EE"/>
    <w:rsid w:val="00543302"/>
    <w:rsid w:val="00543789"/>
    <w:rsid w:val="00543878"/>
    <w:rsid w:val="00543D0B"/>
    <w:rsid w:val="00544432"/>
    <w:rsid w:val="0054588E"/>
    <w:rsid w:val="00546798"/>
    <w:rsid w:val="0054687B"/>
    <w:rsid w:val="00546ECF"/>
    <w:rsid w:val="00547A64"/>
    <w:rsid w:val="00547BEF"/>
    <w:rsid w:val="00547E23"/>
    <w:rsid w:val="0055080C"/>
    <w:rsid w:val="00553997"/>
    <w:rsid w:val="00553A60"/>
    <w:rsid w:val="005542B1"/>
    <w:rsid w:val="005547A1"/>
    <w:rsid w:val="00555769"/>
    <w:rsid w:val="0055590A"/>
    <w:rsid w:val="00555CBE"/>
    <w:rsid w:val="0055601E"/>
    <w:rsid w:val="00556D8C"/>
    <w:rsid w:val="00556E92"/>
    <w:rsid w:val="00557D93"/>
    <w:rsid w:val="00560B2E"/>
    <w:rsid w:val="00560FA6"/>
    <w:rsid w:val="005621A6"/>
    <w:rsid w:val="00562251"/>
    <w:rsid w:val="00562B1C"/>
    <w:rsid w:val="005630F8"/>
    <w:rsid w:val="0056345C"/>
    <w:rsid w:val="005638DA"/>
    <w:rsid w:val="00564552"/>
    <w:rsid w:val="005646FC"/>
    <w:rsid w:val="005648DB"/>
    <w:rsid w:val="005653BC"/>
    <w:rsid w:val="0056554B"/>
    <w:rsid w:val="00565DDC"/>
    <w:rsid w:val="00566158"/>
    <w:rsid w:val="005667EB"/>
    <w:rsid w:val="00567794"/>
    <w:rsid w:val="00567ED8"/>
    <w:rsid w:val="0057025D"/>
    <w:rsid w:val="0057039D"/>
    <w:rsid w:val="005704F1"/>
    <w:rsid w:val="0057065F"/>
    <w:rsid w:val="00570856"/>
    <w:rsid w:val="0057178E"/>
    <w:rsid w:val="005717AD"/>
    <w:rsid w:val="00571F95"/>
    <w:rsid w:val="0057201C"/>
    <w:rsid w:val="0057205A"/>
    <w:rsid w:val="00572365"/>
    <w:rsid w:val="005723F3"/>
    <w:rsid w:val="00572DCD"/>
    <w:rsid w:val="00572FB5"/>
    <w:rsid w:val="00573ED9"/>
    <w:rsid w:val="00574236"/>
    <w:rsid w:val="005758D4"/>
    <w:rsid w:val="00575C98"/>
    <w:rsid w:val="005765AC"/>
    <w:rsid w:val="00576853"/>
    <w:rsid w:val="00576B36"/>
    <w:rsid w:val="00576D3C"/>
    <w:rsid w:val="00576FB6"/>
    <w:rsid w:val="00577159"/>
    <w:rsid w:val="00577484"/>
    <w:rsid w:val="00577C85"/>
    <w:rsid w:val="005802EE"/>
    <w:rsid w:val="005805E0"/>
    <w:rsid w:val="00580EB8"/>
    <w:rsid w:val="005811CF"/>
    <w:rsid w:val="0058144E"/>
    <w:rsid w:val="00581681"/>
    <w:rsid w:val="005817FB"/>
    <w:rsid w:val="00581A9A"/>
    <w:rsid w:val="00581D3D"/>
    <w:rsid w:val="00581F27"/>
    <w:rsid w:val="0058207C"/>
    <w:rsid w:val="0058219A"/>
    <w:rsid w:val="005824B6"/>
    <w:rsid w:val="00582BD9"/>
    <w:rsid w:val="00582D35"/>
    <w:rsid w:val="00582D86"/>
    <w:rsid w:val="005833E5"/>
    <w:rsid w:val="00583D0B"/>
    <w:rsid w:val="00583F38"/>
    <w:rsid w:val="005840ED"/>
    <w:rsid w:val="00584349"/>
    <w:rsid w:val="0058456A"/>
    <w:rsid w:val="0058462E"/>
    <w:rsid w:val="00584F9E"/>
    <w:rsid w:val="005859E3"/>
    <w:rsid w:val="00585A37"/>
    <w:rsid w:val="00585AAA"/>
    <w:rsid w:val="00585F0F"/>
    <w:rsid w:val="005864CC"/>
    <w:rsid w:val="0058702F"/>
    <w:rsid w:val="005871FF"/>
    <w:rsid w:val="00587302"/>
    <w:rsid w:val="0058742D"/>
    <w:rsid w:val="0059035D"/>
    <w:rsid w:val="005905C3"/>
    <w:rsid w:val="0059066C"/>
    <w:rsid w:val="005908F8"/>
    <w:rsid w:val="00591970"/>
    <w:rsid w:val="00592CBA"/>
    <w:rsid w:val="00593578"/>
    <w:rsid w:val="005938B5"/>
    <w:rsid w:val="0059419C"/>
    <w:rsid w:val="00595376"/>
    <w:rsid w:val="005959FB"/>
    <w:rsid w:val="00596C69"/>
    <w:rsid w:val="00597503"/>
    <w:rsid w:val="005977EC"/>
    <w:rsid w:val="005A05C8"/>
    <w:rsid w:val="005A0742"/>
    <w:rsid w:val="005A0867"/>
    <w:rsid w:val="005A0ED3"/>
    <w:rsid w:val="005A1864"/>
    <w:rsid w:val="005A1DFF"/>
    <w:rsid w:val="005A2045"/>
    <w:rsid w:val="005A218D"/>
    <w:rsid w:val="005A21A2"/>
    <w:rsid w:val="005A2FA8"/>
    <w:rsid w:val="005A317C"/>
    <w:rsid w:val="005A31F6"/>
    <w:rsid w:val="005A4493"/>
    <w:rsid w:val="005A503C"/>
    <w:rsid w:val="005A564B"/>
    <w:rsid w:val="005A5B5B"/>
    <w:rsid w:val="005A7293"/>
    <w:rsid w:val="005A7914"/>
    <w:rsid w:val="005B1399"/>
    <w:rsid w:val="005B22D3"/>
    <w:rsid w:val="005B2847"/>
    <w:rsid w:val="005B3BA3"/>
    <w:rsid w:val="005B4E92"/>
    <w:rsid w:val="005B5D74"/>
    <w:rsid w:val="005B5FF4"/>
    <w:rsid w:val="005B636C"/>
    <w:rsid w:val="005B6701"/>
    <w:rsid w:val="005B7200"/>
    <w:rsid w:val="005B7645"/>
    <w:rsid w:val="005B7944"/>
    <w:rsid w:val="005B7C20"/>
    <w:rsid w:val="005C0864"/>
    <w:rsid w:val="005C0E52"/>
    <w:rsid w:val="005C132A"/>
    <w:rsid w:val="005C156C"/>
    <w:rsid w:val="005C15AB"/>
    <w:rsid w:val="005C1800"/>
    <w:rsid w:val="005C1D0E"/>
    <w:rsid w:val="005C2E69"/>
    <w:rsid w:val="005C3338"/>
    <w:rsid w:val="005C5244"/>
    <w:rsid w:val="005C52D2"/>
    <w:rsid w:val="005C5DC2"/>
    <w:rsid w:val="005C63C7"/>
    <w:rsid w:val="005C663A"/>
    <w:rsid w:val="005C693E"/>
    <w:rsid w:val="005C77FB"/>
    <w:rsid w:val="005C799D"/>
    <w:rsid w:val="005D005E"/>
    <w:rsid w:val="005D0873"/>
    <w:rsid w:val="005D08E1"/>
    <w:rsid w:val="005D0BF1"/>
    <w:rsid w:val="005D0F88"/>
    <w:rsid w:val="005D1233"/>
    <w:rsid w:val="005D1337"/>
    <w:rsid w:val="005D16B4"/>
    <w:rsid w:val="005D19C1"/>
    <w:rsid w:val="005D237E"/>
    <w:rsid w:val="005D23E3"/>
    <w:rsid w:val="005D2F92"/>
    <w:rsid w:val="005D3398"/>
    <w:rsid w:val="005D3F60"/>
    <w:rsid w:val="005D41E5"/>
    <w:rsid w:val="005D4219"/>
    <w:rsid w:val="005D4309"/>
    <w:rsid w:val="005D4527"/>
    <w:rsid w:val="005D46F1"/>
    <w:rsid w:val="005D552C"/>
    <w:rsid w:val="005D576B"/>
    <w:rsid w:val="005D5B7F"/>
    <w:rsid w:val="005D5EE0"/>
    <w:rsid w:val="005D5F20"/>
    <w:rsid w:val="005D63F7"/>
    <w:rsid w:val="005D6A83"/>
    <w:rsid w:val="005D70E4"/>
    <w:rsid w:val="005D716B"/>
    <w:rsid w:val="005D757A"/>
    <w:rsid w:val="005D798B"/>
    <w:rsid w:val="005E02E0"/>
    <w:rsid w:val="005E159B"/>
    <w:rsid w:val="005E1F73"/>
    <w:rsid w:val="005E27D6"/>
    <w:rsid w:val="005E2CDE"/>
    <w:rsid w:val="005E3550"/>
    <w:rsid w:val="005E3B4B"/>
    <w:rsid w:val="005E43B6"/>
    <w:rsid w:val="005E4A4C"/>
    <w:rsid w:val="005E509C"/>
    <w:rsid w:val="005E58C8"/>
    <w:rsid w:val="005E5F08"/>
    <w:rsid w:val="005E61B4"/>
    <w:rsid w:val="005E783F"/>
    <w:rsid w:val="005E7A7F"/>
    <w:rsid w:val="005F039E"/>
    <w:rsid w:val="005F04D6"/>
    <w:rsid w:val="005F058D"/>
    <w:rsid w:val="005F0721"/>
    <w:rsid w:val="005F07BE"/>
    <w:rsid w:val="005F0987"/>
    <w:rsid w:val="005F0F50"/>
    <w:rsid w:val="005F1308"/>
    <w:rsid w:val="005F1FA5"/>
    <w:rsid w:val="005F282F"/>
    <w:rsid w:val="005F29F3"/>
    <w:rsid w:val="005F4BC5"/>
    <w:rsid w:val="005F4FDA"/>
    <w:rsid w:val="005F5054"/>
    <w:rsid w:val="005F582F"/>
    <w:rsid w:val="005F5A01"/>
    <w:rsid w:val="005F658E"/>
    <w:rsid w:val="005F7252"/>
    <w:rsid w:val="005F762B"/>
    <w:rsid w:val="005F79EC"/>
    <w:rsid w:val="005F7B75"/>
    <w:rsid w:val="00600016"/>
    <w:rsid w:val="006006D1"/>
    <w:rsid w:val="006010BB"/>
    <w:rsid w:val="006014DC"/>
    <w:rsid w:val="006020CB"/>
    <w:rsid w:val="00603162"/>
    <w:rsid w:val="00603185"/>
    <w:rsid w:val="006034C8"/>
    <w:rsid w:val="00603536"/>
    <w:rsid w:val="0060353D"/>
    <w:rsid w:val="00603673"/>
    <w:rsid w:val="006038BB"/>
    <w:rsid w:val="0060390F"/>
    <w:rsid w:val="006039EA"/>
    <w:rsid w:val="00603CEF"/>
    <w:rsid w:val="00603D15"/>
    <w:rsid w:val="00603D3B"/>
    <w:rsid w:val="006043D5"/>
    <w:rsid w:val="00604681"/>
    <w:rsid w:val="00604B34"/>
    <w:rsid w:val="00605868"/>
    <w:rsid w:val="00605D5D"/>
    <w:rsid w:val="00605EED"/>
    <w:rsid w:val="00606A4B"/>
    <w:rsid w:val="00606D97"/>
    <w:rsid w:val="006077CB"/>
    <w:rsid w:val="00607D3A"/>
    <w:rsid w:val="0061008D"/>
    <w:rsid w:val="0061017D"/>
    <w:rsid w:val="00610193"/>
    <w:rsid w:val="006103A0"/>
    <w:rsid w:val="00610F36"/>
    <w:rsid w:val="00611666"/>
    <w:rsid w:val="00611C3D"/>
    <w:rsid w:val="00611EF7"/>
    <w:rsid w:val="00611F46"/>
    <w:rsid w:val="00612546"/>
    <w:rsid w:val="0061254C"/>
    <w:rsid w:val="00612FDF"/>
    <w:rsid w:val="00613096"/>
    <w:rsid w:val="00613DE4"/>
    <w:rsid w:val="00613EFC"/>
    <w:rsid w:val="0061436F"/>
    <w:rsid w:val="00614E61"/>
    <w:rsid w:val="00616019"/>
    <w:rsid w:val="006162D1"/>
    <w:rsid w:val="00616A71"/>
    <w:rsid w:val="00616BFC"/>
    <w:rsid w:val="00616F24"/>
    <w:rsid w:val="006172B1"/>
    <w:rsid w:val="0061761A"/>
    <w:rsid w:val="00617E3C"/>
    <w:rsid w:val="0062024A"/>
    <w:rsid w:val="0062061D"/>
    <w:rsid w:val="006206D8"/>
    <w:rsid w:val="006209C8"/>
    <w:rsid w:val="00620A1C"/>
    <w:rsid w:val="006210FA"/>
    <w:rsid w:val="006213F0"/>
    <w:rsid w:val="006215B6"/>
    <w:rsid w:val="00621EAC"/>
    <w:rsid w:val="00621F6D"/>
    <w:rsid w:val="00621FE2"/>
    <w:rsid w:val="0062274F"/>
    <w:rsid w:val="00622D4B"/>
    <w:rsid w:val="0062308A"/>
    <w:rsid w:val="00623A11"/>
    <w:rsid w:val="00623B17"/>
    <w:rsid w:val="00624049"/>
    <w:rsid w:val="006251B6"/>
    <w:rsid w:val="00625274"/>
    <w:rsid w:val="006257CC"/>
    <w:rsid w:val="00625F09"/>
    <w:rsid w:val="0062630C"/>
    <w:rsid w:val="00627267"/>
    <w:rsid w:val="006274C6"/>
    <w:rsid w:val="00627566"/>
    <w:rsid w:val="00627997"/>
    <w:rsid w:val="00627FF1"/>
    <w:rsid w:val="006301A4"/>
    <w:rsid w:val="006308F6"/>
    <w:rsid w:val="00630AAE"/>
    <w:rsid w:val="0063134A"/>
    <w:rsid w:val="0063292E"/>
    <w:rsid w:val="006330D3"/>
    <w:rsid w:val="006332EC"/>
    <w:rsid w:val="00634111"/>
    <w:rsid w:val="00634632"/>
    <w:rsid w:val="006347ED"/>
    <w:rsid w:val="006348F8"/>
    <w:rsid w:val="00635560"/>
    <w:rsid w:val="00636651"/>
    <w:rsid w:val="00636E65"/>
    <w:rsid w:val="00637348"/>
    <w:rsid w:val="006375E3"/>
    <w:rsid w:val="006378E4"/>
    <w:rsid w:val="00637B92"/>
    <w:rsid w:val="0064000D"/>
    <w:rsid w:val="0064008A"/>
    <w:rsid w:val="00640311"/>
    <w:rsid w:val="006404AF"/>
    <w:rsid w:val="00640F04"/>
    <w:rsid w:val="00642437"/>
    <w:rsid w:val="006434C8"/>
    <w:rsid w:val="00643641"/>
    <w:rsid w:val="00643732"/>
    <w:rsid w:val="00644C29"/>
    <w:rsid w:val="0064554D"/>
    <w:rsid w:val="0064557E"/>
    <w:rsid w:val="00645A29"/>
    <w:rsid w:val="006463FF"/>
    <w:rsid w:val="00646443"/>
    <w:rsid w:val="006479EC"/>
    <w:rsid w:val="00647D15"/>
    <w:rsid w:val="00647E16"/>
    <w:rsid w:val="006519A1"/>
    <w:rsid w:val="00651EF7"/>
    <w:rsid w:val="00651F5E"/>
    <w:rsid w:val="00652002"/>
    <w:rsid w:val="0065371C"/>
    <w:rsid w:val="00653F6E"/>
    <w:rsid w:val="006541D2"/>
    <w:rsid w:val="00654226"/>
    <w:rsid w:val="006546A6"/>
    <w:rsid w:val="00654A64"/>
    <w:rsid w:val="00654B22"/>
    <w:rsid w:val="00655276"/>
    <w:rsid w:val="00655A4E"/>
    <w:rsid w:val="00655D28"/>
    <w:rsid w:val="006566AF"/>
    <w:rsid w:val="00657484"/>
    <w:rsid w:val="00661132"/>
    <w:rsid w:val="006617A1"/>
    <w:rsid w:val="00661ECB"/>
    <w:rsid w:val="006621F3"/>
    <w:rsid w:val="0066222F"/>
    <w:rsid w:val="00662308"/>
    <w:rsid w:val="006625E1"/>
    <w:rsid w:val="00662C44"/>
    <w:rsid w:val="00662E89"/>
    <w:rsid w:val="006631B0"/>
    <w:rsid w:val="00663BD3"/>
    <w:rsid w:val="006646B2"/>
    <w:rsid w:val="00664AF4"/>
    <w:rsid w:val="00665CC6"/>
    <w:rsid w:val="00666271"/>
    <w:rsid w:val="00666311"/>
    <w:rsid w:val="006663EC"/>
    <w:rsid w:val="006669E3"/>
    <w:rsid w:val="00666BD9"/>
    <w:rsid w:val="006678A4"/>
    <w:rsid w:val="00667CA7"/>
    <w:rsid w:val="00667FBB"/>
    <w:rsid w:val="006700AB"/>
    <w:rsid w:val="006704E7"/>
    <w:rsid w:val="0067099E"/>
    <w:rsid w:val="006713CE"/>
    <w:rsid w:val="00671B99"/>
    <w:rsid w:val="00671D96"/>
    <w:rsid w:val="00671F44"/>
    <w:rsid w:val="006722F5"/>
    <w:rsid w:val="00672A15"/>
    <w:rsid w:val="00672C1C"/>
    <w:rsid w:val="00673BEC"/>
    <w:rsid w:val="00673C3B"/>
    <w:rsid w:val="00673FF7"/>
    <w:rsid w:val="00674014"/>
    <w:rsid w:val="006743CD"/>
    <w:rsid w:val="00674EFE"/>
    <w:rsid w:val="006751CD"/>
    <w:rsid w:val="00675846"/>
    <w:rsid w:val="00676447"/>
    <w:rsid w:val="006766CC"/>
    <w:rsid w:val="00677752"/>
    <w:rsid w:val="00677810"/>
    <w:rsid w:val="00677EDB"/>
    <w:rsid w:val="0068095A"/>
    <w:rsid w:val="00681084"/>
    <w:rsid w:val="00681F6A"/>
    <w:rsid w:val="006823F6"/>
    <w:rsid w:val="006824AA"/>
    <w:rsid w:val="006826DC"/>
    <w:rsid w:val="00682CCF"/>
    <w:rsid w:val="00683CD3"/>
    <w:rsid w:val="00683F58"/>
    <w:rsid w:val="00684381"/>
    <w:rsid w:val="006852BA"/>
    <w:rsid w:val="00685317"/>
    <w:rsid w:val="0068567B"/>
    <w:rsid w:val="006868C6"/>
    <w:rsid w:val="006869F2"/>
    <w:rsid w:val="00686BE0"/>
    <w:rsid w:val="0068796F"/>
    <w:rsid w:val="006903E2"/>
    <w:rsid w:val="006904B7"/>
    <w:rsid w:val="00690568"/>
    <w:rsid w:val="006911C7"/>
    <w:rsid w:val="00692866"/>
    <w:rsid w:val="0069314E"/>
    <w:rsid w:val="006931B7"/>
    <w:rsid w:val="006934AA"/>
    <w:rsid w:val="00693506"/>
    <w:rsid w:val="00693DAB"/>
    <w:rsid w:val="00695153"/>
    <w:rsid w:val="00695A4D"/>
    <w:rsid w:val="00695AEA"/>
    <w:rsid w:val="00696561"/>
    <w:rsid w:val="00696F9E"/>
    <w:rsid w:val="00697138"/>
    <w:rsid w:val="00697746"/>
    <w:rsid w:val="00697AB6"/>
    <w:rsid w:val="00697B09"/>
    <w:rsid w:val="006A02E7"/>
    <w:rsid w:val="006A0871"/>
    <w:rsid w:val="006A09C6"/>
    <w:rsid w:val="006A0C84"/>
    <w:rsid w:val="006A1EAD"/>
    <w:rsid w:val="006A2F9D"/>
    <w:rsid w:val="006A4203"/>
    <w:rsid w:val="006A4584"/>
    <w:rsid w:val="006A53AD"/>
    <w:rsid w:val="006A686E"/>
    <w:rsid w:val="006A6889"/>
    <w:rsid w:val="006A6A18"/>
    <w:rsid w:val="006A6EBF"/>
    <w:rsid w:val="006A70D2"/>
    <w:rsid w:val="006A72BF"/>
    <w:rsid w:val="006A7341"/>
    <w:rsid w:val="006A752C"/>
    <w:rsid w:val="006A7E00"/>
    <w:rsid w:val="006A7F6C"/>
    <w:rsid w:val="006B0A48"/>
    <w:rsid w:val="006B0AB3"/>
    <w:rsid w:val="006B0DF8"/>
    <w:rsid w:val="006B13C5"/>
    <w:rsid w:val="006B16EB"/>
    <w:rsid w:val="006B1A8C"/>
    <w:rsid w:val="006B29DC"/>
    <w:rsid w:val="006B3483"/>
    <w:rsid w:val="006B3BB9"/>
    <w:rsid w:val="006B4304"/>
    <w:rsid w:val="006B461A"/>
    <w:rsid w:val="006B4F38"/>
    <w:rsid w:val="006B53D7"/>
    <w:rsid w:val="006B5410"/>
    <w:rsid w:val="006B5A4C"/>
    <w:rsid w:val="006B5C4A"/>
    <w:rsid w:val="006B6BDC"/>
    <w:rsid w:val="006B759E"/>
    <w:rsid w:val="006B7BD2"/>
    <w:rsid w:val="006C0036"/>
    <w:rsid w:val="006C0319"/>
    <w:rsid w:val="006C1C4E"/>
    <w:rsid w:val="006C2410"/>
    <w:rsid w:val="006C2442"/>
    <w:rsid w:val="006C26B0"/>
    <w:rsid w:val="006C2AF8"/>
    <w:rsid w:val="006C3B36"/>
    <w:rsid w:val="006C3D8E"/>
    <w:rsid w:val="006C3F73"/>
    <w:rsid w:val="006C4DFC"/>
    <w:rsid w:val="006C5210"/>
    <w:rsid w:val="006C5AE2"/>
    <w:rsid w:val="006C630A"/>
    <w:rsid w:val="006C70C0"/>
    <w:rsid w:val="006D0772"/>
    <w:rsid w:val="006D0CDA"/>
    <w:rsid w:val="006D0F86"/>
    <w:rsid w:val="006D12CB"/>
    <w:rsid w:val="006D1468"/>
    <w:rsid w:val="006D1784"/>
    <w:rsid w:val="006D1848"/>
    <w:rsid w:val="006D21B8"/>
    <w:rsid w:val="006D2842"/>
    <w:rsid w:val="006D3BAC"/>
    <w:rsid w:val="006D3FDD"/>
    <w:rsid w:val="006D4D5D"/>
    <w:rsid w:val="006D541B"/>
    <w:rsid w:val="006D59F0"/>
    <w:rsid w:val="006D6D3C"/>
    <w:rsid w:val="006D75B6"/>
    <w:rsid w:val="006D7A62"/>
    <w:rsid w:val="006E0680"/>
    <w:rsid w:val="006E06C4"/>
    <w:rsid w:val="006E0E71"/>
    <w:rsid w:val="006E15AC"/>
    <w:rsid w:val="006E18DF"/>
    <w:rsid w:val="006E1B46"/>
    <w:rsid w:val="006E1DB0"/>
    <w:rsid w:val="006E2546"/>
    <w:rsid w:val="006E2B6C"/>
    <w:rsid w:val="006E3EC3"/>
    <w:rsid w:val="006E4301"/>
    <w:rsid w:val="006E4ABA"/>
    <w:rsid w:val="006E53B1"/>
    <w:rsid w:val="006E59B6"/>
    <w:rsid w:val="006E5A29"/>
    <w:rsid w:val="006F035D"/>
    <w:rsid w:val="006F120D"/>
    <w:rsid w:val="006F3061"/>
    <w:rsid w:val="006F34B2"/>
    <w:rsid w:val="006F37F4"/>
    <w:rsid w:val="006F3F47"/>
    <w:rsid w:val="006F4168"/>
    <w:rsid w:val="006F4871"/>
    <w:rsid w:val="006F4958"/>
    <w:rsid w:val="006F4C35"/>
    <w:rsid w:val="006F55E2"/>
    <w:rsid w:val="006F5F17"/>
    <w:rsid w:val="006F669B"/>
    <w:rsid w:val="006F69A9"/>
    <w:rsid w:val="006F6ABB"/>
    <w:rsid w:val="006F7040"/>
    <w:rsid w:val="006F70B5"/>
    <w:rsid w:val="006F777D"/>
    <w:rsid w:val="006F779C"/>
    <w:rsid w:val="006F7F72"/>
    <w:rsid w:val="007001A7"/>
    <w:rsid w:val="00700A1B"/>
    <w:rsid w:val="00700FD2"/>
    <w:rsid w:val="00701655"/>
    <w:rsid w:val="00701843"/>
    <w:rsid w:val="00702D0C"/>
    <w:rsid w:val="00703D6A"/>
    <w:rsid w:val="00704086"/>
    <w:rsid w:val="007049F2"/>
    <w:rsid w:val="00704CD4"/>
    <w:rsid w:val="00704D55"/>
    <w:rsid w:val="007054CD"/>
    <w:rsid w:val="00705658"/>
    <w:rsid w:val="007066F8"/>
    <w:rsid w:val="00706A5F"/>
    <w:rsid w:val="00707174"/>
    <w:rsid w:val="007106F1"/>
    <w:rsid w:val="0071072F"/>
    <w:rsid w:val="00710EB0"/>
    <w:rsid w:val="007113AD"/>
    <w:rsid w:val="007114E6"/>
    <w:rsid w:val="0071188A"/>
    <w:rsid w:val="00711A25"/>
    <w:rsid w:val="00712304"/>
    <w:rsid w:val="00712EC1"/>
    <w:rsid w:val="007132FE"/>
    <w:rsid w:val="0071330B"/>
    <w:rsid w:val="007138A6"/>
    <w:rsid w:val="00714306"/>
    <w:rsid w:val="00714C5C"/>
    <w:rsid w:val="00714DCC"/>
    <w:rsid w:val="007157E4"/>
    <w:rsid w:val="007159A6"/>
    <w:rsid w:val="007159AA"/>
    <w:rsid w:val="00715AC2"/>
    <w:rsid w:val="00715AEB"/>
    <w:rsid w:val="007164D9"/>
    <w:rsid w:val="007203F8"/>
    <w:rsid w:val="007223C9"/>
    <w:rsid w:val="00722FD8"/>
    <w:rsid w:val="00723459"/>
    <w:rsid w:val="00723C65"/>
    <w:rsid w:val="007243A1"/>
    <w:rsid w:val="0072440A"/>
    <w:rsid w:val="00724495"/>
    <w:rsid w:val="0072500C"/>
    <w:rsid w:val="00725BCA"/>
    <w:rsid w:val="00725E5D"/>
    <w:rsid w:val="007260CD"/>
    <w:rsid w:val="007262BB"/>
    <w:rsid w:val="007264F4"/>
    <w:rsid w:val="00726D0B"/>
    <w:rsid w:val="0072737A"/>
    <w:rsid w:val="007273BB"/>
    <w:rsid w:val="00727656"/>
    <w:rsid w:val="00730EE1"/>
    <w:rsid w:val="00731005"/>
    <w:rsid w:val="00731A6C"/>
    <w:rsid w:val="00731E76"/>
    <w:rsid w:val="007320E6"/>
    <w:rsid w:val="00732535"/>
    <w:rsid w:val="00733142"/>
    <w:rsid w:val="0073322F"/>
    <w:rsid w:val="0073428F"/>
    <w:rsid w:val="00734C79"/>
    <w:rsid w:val="0073538B"/>
    <w:rsid w:val="007353DD"/>
    <w:rsid w:val="00736436"/>
    <w:rsid w:val="00736A86"/>
    <w:rsid w:val="00737442"/>
    <w:rsid w:val="00740AF8"/>
    <w:rsid w:val="00740E1E"/>
    <w:rsid w:val="007423C3"/>
    <w:rsid w:val="007429A2"/>
    <w:rsid w:val="00743499"/>
    <w:rsid w:val="0074358A"/>
    <w:rsid w:val="0074398C"/>
    <w:rsid w:val="00743A1D"/>
    <w:rsid w:val="00743E1C"/>
    <w:rsid w:val="007445FD"/>
    <w:rsid w:val="00745AA6"/>
    <w:rsid w:val="00745C96"/>
    <w:rsid w:val="00746C51"/>
    <w:rsid w:val="00746E12"/>
    <w:rsid w:val="00746EB2"/>
    <w:rsid w:val="00747106"/>
    <w:rsid w:val="007478BE"/>
    <w:rsid w:val="0074795D"/>
    <w:rsid w:val="00747CAF"/>
    <w:rsid w:val="00747D18"/>
    <w:rsid w:val="00750197"/>
    <w:rsid w:val="00750AFE"/>
    <w:rsid w:val="007525B5"/>
    <w:rsid w:val="00752BA8"/>
    <w:rsid w:val="00752CFC"/>
    <w:rsid w:val="00752D70"/>
    <w:rsid w:val="00752EFA"/>
    <w:rsid w:val="00753039"/>
    <w:rsid w:val="00753B3A"/>
    <w:rsid w:val="00755A4A"/>
    <w:rsid w:val="00755F5B"/>
    <w:rsid w:val="007560B1"/>
    <w:rsid w:val="00756430"/>
    <w:rsid w:val="007566D9"/>
    <w:rsid w:val="00756A03"/>
    <w:rsid w:val="00756EA6"/>
    <w:rsid w:val="00757259"/>
    <w:rsid w:val="0075761F"/>
    <w:rsid w:val="00757862"/>
    <w:rsid w:val="00757AD9"/>
    <w:rsid w:val="00760311"/>
    <w:rsid w:val="00760C01"/>
    <w:rsid w:val="00760ED8"/>
    <w:rsid w:val="00761004"/>
    <w:rsid w:val="00761BAD"/>
    <w:rsid w:val="00761F0F"/>
    <w:rsid w:val="00762183"/>
    <w:rsid w:val="00762342"/>
    <w:rsid w:val="00762C6D"/>
    <w:rsid w:val="00763706"/>
    <w:rsid w:val="00763B46"/>
    <w:rsid w:val="007644F7"/>
    <w:rsid w:val="00764546"/>
    <w:rsid w:val="00764589"/>
    <w:rsid w:val="00764603"/>
    <w:rsid w:val="007646A3"/>
    <w:rsid w:val="007646EF"/>
    <w:rsid w:val="00764839"/>
    <w:rsid w:val="00764BBC"/>
    <w:rsid w:val="007656BE"/>
    <w:rsid w:val="00765D1C"/>
    <w:rsid w:val="00766E36"/>
    <w:rsid w:val="00766E62"/>
    <w:rsid w:val="0076721A"/>
    <w:rsid w:val="00767F72"/>
    <w:rsid w:val="007700A0"/>
    <w:rsid w:val="0077032A"/>
    <w:rsid w:val="007706BA"/>
    <w:rsid w:val="007718AD"/>
    <w:rsid w:val="00772A98"/>
    <w:rsid w:val="00772CB6"/>
    <w:rsid w:val="00772E8C"/>
    <w:rsid w:val="0077536C"/>
    <w:rsid w:val="007753E9"/>
    <w:rsid w:val="00775B62"/>
    <w:rsid w:val="00775BF5"/>
    <w:rsid w:val="00775D07"/>
    <w:rsid w:val="0077600A"/>
    <w:rsid w:val="00776119"/>
    <w:rsid w:val="007762F2"/>
    <w:rsid w:val="007763DA"/>
    <w:rsid w:val="007771AB"/>
    <w:rsid w:val="0077727C"/>
    <w:rsid w:val="00777ACB"/>
    <w:rsid w:val="00777C12"/>
    <w:rsid w:val="00777C93"/>
    <w:rsid w:val="007801E5"/>
    <w:rsid w:val="00780273"/>
    <w:rsid w:val="00780665"/>
    <w:rsid w:val="00780C4E"/>
    <w:rsid w:val="00781218"/>
    <w:rsid w:val="0078167E"/>
    <w:rsid w:val="007817BD"/>
    <w:rsid w:val="00781C11"/>
    <w:rsid w:val="00782169"/>
    <w:rsid w:val="0078238F"/>
    <w:rsid w:val="0078245D"/>
    <w:rsid w:val="00783179"/>
    <w:rsid w:val="0078346E"/>
    <w:rsid w:val="00783575"/>
    <w:rsid w:val="00783738"/>
    <w:rsid w:val="007838BC"/>
    <w:rsid w:val="00783BC5"/>
    <w:rsid w:val="00784300"/>
    <w:rsid w:val="00784732"/>
    <w:rsid w:val="00784991"/>
    <w:rsid w:val="00784C4E"/>
    <w:rsid w:val="007858B3"/>
    <w:rsid w:val="00785AFC"/>
    <w:rsid w:val="00785D95"/>
    <w:rsid w:val="00786696"/>
    <w:rsid w:val="00786B96"/>
    <w:rsid w:val="00786E73"/>
    <w:rsid w:val="0078757F"/>
    <w:rsid w:val="007875D0"/>
    <w:rsid w:val="007875DF"/>
    <w:rsid w:val="00787758"/>
    <w:rsid w:val="0078795D"/>
    <w:rsid w:val="00787992"/>
    <w:rsid w:val="00787A01"/>
    <w:rsid w:val="00787E38"/>
    <w:rsid w:val="0079055D"/>
    <w:rsid w:val="00790D9A"/>
    <w:rsid w:val="00791685"/>
    <w:rsid w:val="00791F24"/>
    <w:rsid w:val="00792E03"/>
    <w:rsid w:val="00793D4B"/>
    <w:rsid w:val="00793E62"/>
    <w:rsid w:val="00794075"/>
    <w:rsid w:val="007947BE"/>
    <w:rsid w:val="00794F9D"/>
    <w:rsid w:val="0079560C"/>
    <w:rsid w:val="00795671"/>
    <w:rsid w:val="00795BB3"/>
    <w:rsid w:val="00796727"/>
    <w:rsid w:val="007968F9"/>
    <w:rsid w:val="007968FB"/>
    <w:rsid w:val="00796A28"/>
    <w:rsid w:val="00797B0C"/>
    <w:rsid w:val="00797C4D"/>
    <w:rsid w:val="007A01CA"/>
    <w:rsid w:val="007A0C2C"/>
    <w:rsid w:val="007A0DE7"/>
    <w:rsid w:val="007A0FA6"/>
    <w:rsid w:val="007A1A8B"/>
    <w:rsid w:val="007A1F08"/>
    <w:rsid w:val="007A24BE"/>
    <w:rsid w:val="007A3B3A"/>
    <w:rsid w:val="007A3E01"/>
    <w:rsid w:val="007A4028"/>
    <w:rsid w:val="007A48B2"/>
    <w:rsid w:val="007A4A56"/>
    <w:rsid w:val="007A4B3E"/>
    <w:rsid w:val="007A4CBD"/>
    <w:rsid w:val="007A50CF"/>
    <w:rsid w:val="007A5D6A"/>
    <w:rsid w:val="007A7B57"/>
    <w:rsid w:val="007A7EE4"/>
    <w:rsid w:val="007B1502"/>
    <w:rsid w:val="007B173B"/>
    <w:rsid w:val="007B2036"/>
    <w:rsid w:val="007B2101"/>
    <w:rsid w:val="007B2ADF"/>
    <w:rsid w:val="007B3938"/>
    <w:rsid w:val="007B3A32"/>
    <w:rsid w:val="007B49A8"/>
    <w:rsid w:val="007B4E83"/>
    <w:rsid w:val="007B51AC"/>
    <w:rsid w:val="007B5894"/>
    <w:rsid w:val="007B619E"/>
    <w:rsid w:val="007B643B"/>
    <w:rsid w:val="007B645C"/>
    <w:rsid w:val="007B6677"/>
    <w:rsid w:val="007B718D"/>
    <w:rsid w:val="007B7A8E"/>
    <w:rsid w:val="007B7C74"/>
    <w:rsid w:val="007C02B1"/>
    <w:rsid w:val="007C0E76"/>
    <w:rsid w:val="007C1856"/>
    <w:rsid w:val="007C1F8F"/>
    <w:rsid w:val="007C2BBB"/>
    <w:rsid w:val="007C3B28"/>
    <w:rsid w:val="007C3ED9"/>
    <w:rsid w:val="007C3F4D"/>
    <w:rsid w:val="007C3F9C"/>
    <w:rsid w:val="007C461D"/>
    <w:rsid w:val="007C4939"/>
    <w:rsid w:val="007C51C4"/>
    <w:rsid w:val="007C5C9D"/>
    <w:rsid w:val="007C5EF6"/>
    <w:rsid w:val="007C62CF"/>
    <w:rsid w:val="007C633A"/>
    <w:rsid w:val="007C6644"/>
    <w:rsid w:val="007C7A21"/>
    <w:rsid w:val="007C7B24"/>
    <w:rsid w:val="007C7D84"/>
    <w:rsid w:val="007D06EF"/>
    <w:rsid w:val="007D0B6D"/>
    <w:rsid w:val="007D1088"/>
    <w:rsid w:val="007D1141"/>
    <w:rsid w:val="007D140F"/>
    <w:rsid w:val="007D2388"/>
    <w:rsid w:val="007D266E"/>
    <w:rsid w:val="007D306A"/>
    <w:rsid w:val="007D3E74"/>
    <w:rsid w:val="007D4035"/>
    <w:rsid w:val="007D4E30"/>
    <w:rsid w:val="007D4E38"/>
    <w:rsid w:val="007D55D0"/>
    <w:rsid w:val="007D571D"/>
    <w:rsid w:val="007D5C58"/>
    <w:rsid w:val="007D6068"/>
    <w:rsid w:val="007D67EC"/>
    <w:rsid w:val="007D6DB9"/>
    <w:rsid w:val="007D764B"/>
    <w:rsid w:val="007D7D1D"/>
    <w:rsid w:val="007E0814"/>
    <w:rsid w:val="007E0DD1"/>
    <w:rsid w:val="007E109A"/>
    <w:rsid w:val="007E13C6"/>
    <w:rsid w:val="007E1E3A"/>
    <w:rsid w:val="007E1FA7"/>
    <w:rsid w:val="007E24E1"/>
    <w:rsid w:val="007E25AD"/>
    <w:rsid w:val="007E315A"/>
    <w:rsid w:val="007E320D"/>
    <w:rsid w:val="007E3308"/>
    <w:rsid w:val="007E4968"/>
    <w:rsid w:val="007E4A9D"/>
    <w:rsid w:val="007E55FB"/>
    <w:rsid w:val="007E6CAA"/>
    <w:rsid w:val="007E7615"/>
    <w:rsid w:val="007E79AA"/>
    <w:rsid w:val="007E7BFF"/>
    <w:rsid w:val="007F0164"/>
    <w:rsid w:val="007F0350"/>
    <w:rsid w:val="007F1EDC"/>
    <w:rsid w:val="007F24F7"/>
    <w:rsid w:val="007F25CF"/>
    <w:rsid w:val="007F3D9C"/>
    <w:rsid w:val="007F3E98"/>
    <w:rsid w:val="007F4703"/>
    <w:rsid w:val="007F4777"/>
    <w:rsid w:val="007F4A09"/>
    <w:rsid w:val="007F5188"/>
    <w:rsid w:val="007F5207"/>
    <w:rsid w:val="007F554D"/>
    <w:rsid w:val="007F7055"/>
    <w:rsid w:val="007F7386"/>
    <w:rsid w:val="007F78FA"/>
    <w:rsid w:val="007F7BFC"/>
    <w:rsid w:val="007F7EAD"/>
    <w:rsid w:val="007F7F14"/>
    <w:rsid w:val="00800BC2"/>
    <w:rsid w:val="00801401"/>
    <w:rsid w:val="00801BB8"/>
    <w:rsid w:val="00801D73"/>
    <w:rsid w:val="00802386"/>
    <w:rsid w:val="00804753"/>
    <w:rsid w:val="00804BA2"/>
    <w:rsid w:val="00804BBB"/>
    <w:rsid w:val="00804C05"/>
    <w:rsid w:val="00804D9C"/>
    <w:rsid w:val="00805651"/>
    <w:rsid w:val="00805A11"/>
    <w:rsid w:val="00806009"/>
    <w:rsid w:val="00806463"/>
    <w:rsid w:val="00806EE3"/>
    <w:rsid w:val="00807492"/>
    <w:rsid w:val="00810009"/>
    <w:rsid w:val="008106AA"/>
    <w:rsid w:val="008109B5"/>
    <w:rsid w:val="00811269"/>
    <w:rsid w:val="00811311"/>
    <w:rsid w:val="0081332B"/>
    <w:rsid w:val="008133C2"/>
    <w:rsid w:val="008134D4"/>
    <w:rsid w:val="008143BD"/>
    <w:rsid w:val="00815135"/>
    <w:rsid w:val="00816135"/>
    <w:rsid w:val="00816F3E"/>
    <w:rsid w:val="00820125"/>
    <w:rsid w:val="00820910"/>
    <w:rsid w:val="00821C65"/>
    <w:rsid w:val="00823037"/>
    <w:rsid w:val="008239E1"/>
    <w:rsid w:val="008241C3"/>
    <w:rsid w:val="008249C7"/>
    <w:rsid w:val="00824A7B"/>
    <w:rsid w:val="00825365"/>
    <w:rsid w:val="00825873"/>
    <w:rsid w:val="00825BAB"/>
    <w:rsid w:val="00826C9B"/>
    <w:rsid w:val="0082722D"/>
    <w:rsid w:val="008273D3"/>
    <w:rsid w:val="00830A67"/>
    <w:rsid w:val="00830A7B"/>
    <w:rsid w:val="0083143E"/>
    <w:rsid w:val="00831518"/>
    <w:rsid w:val="0083192F"/>
    <w:rsid w:val="008329EE"/>
    <w:rsid w:val="00832B70"/>
    <w:rsid w:val="008337FC"/>
    <w:rsid w:val="008348A8"/>
    <w:rsid w:val="00834D94"/>
    <w:rsid w:val="00834F4D"/>
    <w:rsid w:val="00835146"/>
    <w:rsid w:val="00836159"/>
    <w:rsid w:val="0083635E"/>
    <w:rsid w:val="008370E4"/>
    <w:rsid w:val="00837209"/>
    <w:rsid w:val="00837232"/>
    <w:rsid w:val="00837506"/>
    <w:rsid w:val="008408B2"/>
    <w:rsid w:val="00840FD9"/>
    <w:rsid w:val="00841686"/>
    <w:rsid w:val="008418DC"/>
    <w:rsid w:val="00841B27"/>
    <w:rsid w:val="00841B3D"/>
    <w:rsid w:val="008421E7"/>
    <w:rsid w:val="0084221A"/>
    <w:rsid w:val="00842465"/>
    <w:rsid w:val="00842511"/>
    <w:rsid w:val="008430A5"/>
    <w:rsid w:val="00843B20"/>
    <w:rsid w:val="00844164"/>
    <w:rsid w:val="008442FC"/>
    <w:rsid w:val="00844749"/>
    <w:rsid w:val="00845627"/>
    <w:rsid w:val="0084564E"/>
    <w:rsid w:val="00845B20"/>
    <w:rsid w:val="00845DFA"/>
    <w:rsid w:val="00845ED6"/>
    <w:rsid w:val="0084654C"/>
    <w:rsid w:val="0084685D"/>
    <w:rsid w:val="0084698F"/>
    <w:rsid w:val="008469FA"/>
    <w:rsid w:val="00846E8C"/>
    <w:rsid w:val="00846F53"/>
    <w:rsid w:val="00847095"/>
    <w:rsid w:val="00847597"/>
    <w:rsid w:val="00847F5A"/>
    <w:rsid w:val="00850698"/>
    <w:rsid w:val="00850D47"/>
    <w:rsid w:val="00851614"/>
    <w:rsid w:val="00851AC9"/>
    <w:rsid w:val="00851CB5"/>
    <w:rsid w:val="00851F9B"/>
    <w:rsid w:val="008528C1"/>
    <w:rsid w:val="00852AE5"/>
    <w:rsid w:val="008530F7"/>
    <w:rsid w:val="00853134"/>
    <w:rsid w:val="0085395E"/>
    <w:rsid w:val="00853985"/>
    <w:rsid w:val="00853A94"/>
    <w:rsid w:val="00853FAC"/>
    <w:rsid w:val="008547F7"/>
    <w:rsid w:val="00854F96"/>
    <w:rsid w:val="00855131"/>
    <w:rsid w:val="00856CD6"/>
    <w:rsid w:val="00857353"/>
    <w:rsid w:val="008601B3"/>
    <w:rsid w:val="008604A8"/>
    <w:rsid w:val="00860713"/>
    <w:rsid w:val="00860D4A"/>
    <w:rsid w:val="00860E63"/>
    <w:rsid w:val="0086140C"/>
    <w:rsid w:val="00861FEB"/>
    <w:rsid w:val="008623DD"/>
    <w:rsid w:val="008634E8"/>
    <w:rsid w:val="0086370A"/>
    <w:rsid w:val="00863AD3"/>
    <w:rsid w:val="00863C46"/>
    <w:rsid w:val="008640D9"/>
    <w:rsid w:val="0086508D"/>
    <w:rsid w:val="008653A1"/>
    <w:rsid w:val="0086585C"/>
    <w:rsid w:val="00865DE9"/>
    <w:rsid w:val="00865E39"/>
    <w:rsid w:val="00865F12"/>
    <w:rsid w:val="0086659B"/>
    <w:rsid w:val="00866DED"/>
    <w:rsid w:val="00867A5A"/>
    <w:rsid w:val="00867EA9"/>
    <w:rsid w:val="00870D28"/>
    <w:rsid w:val="00871000"/>
    <w:rsid w:val="008727EE"/>
    <w:rsid w:val="00872CE1"/>
    <w:rsid w:val="00872E64"/>
    <w:rsid w:val="00872F3F"/>
    <w:rsid w:val="0087357B"/>
    <w:rsid w:val="0087400E"/>
    <w:rsid w:val="00874499"/>
    <w:rsid w:val="008748BE"/>
    <w:rsid w:val="008748F1"/>
    <w:rsid w:val="00874CBA"/>
    <w:rsid w:val="00875210"/>
    <w:rsid w:val="0087529B"/>
    <w:rsid w:val="0087599A"/>
    <w:rsid w:val="00875E51"/>
    <w:rsid w:val="00876539"/>
    <w:rsid w:val="00877BF2"/>
    <w:rsid w:val="00877E84"/>
    <w:rsid w:val="00880828"/>
    <w:rsid w:val="00881056"/>
    <w:rsid w:val="0088133C"/>
    <w:rsid w:val="008819BB"/>
    <w:rsid w:val="00882408"/>
    <w:rsid w:val="008824A0"/>
    <w:rsid w:val="00882B85"/>
    <w:rsid w:val="00882BEE"/>
    <w:rsid w:val="0088378F"/>
    <w:rsid w:val="00883DAC"/>
    <w:rsid w:val="00884120"/>
    <w:rsid w:val="008841B9"/>
    <w:rsid w:val="00884538"/>
    <w:rsid w:val="00884710"/>
    <w:rsid w:val="00884B42"/>
    <w:rsid w:val="00884ED8"/>
    <w:rsid w:val="008856CD"/>
    <w:rsid w:val="00886AFF"/>
    <w:rsid w:val="00887158"/>
    <w:rsid w:val="00887ABD"/>
    <w:rsid w:val="00887C75"/>
    <w:rsid w:val="00887F9A"/>
    <w:rsid w:val="00890078"/>
    <w:rsid w:val="00890510"/>
    <w:rsid w:val="00891541"/>
    <w:rsid w:val="00891604"/>
    <w:rsid w:val="00891CEA"/>
    <w:rsid w:val="00893596"/>
    <w:rsid w:val="0089371A"/>
    <w:rsid w:val="0089482B"/>
    <w:rsid w:val="00894830"/>
    <w:rsid w:val="00894BE5"/>
    <w:rsid w:val="0089560A"/>
    <w:rsid w:val="00896047"/>
    <w:rsid w:val="00896C5E"/>
    <w:rsid w:val="00896DBB"/>
    <w:rsid w:val="00896E6B"/>
    <w:rsid w:val="00896EE1"/>
    <w:rsid w:val="00897185"/>
    <w:rsid w:val="00897229"/>
    <w:rsid w:val="00897449"/>
    <w:rsid w:val="008974EB"/>
    <w:rsid w:val="008979FE"/>
    <w:rsid w:val="008A094F"/>
    <w:rsid w:val="008A11F9"/>
    <w:rsid w:val="008A1861"/>
    <w:rsid w:val="008A1C0B"/>
    <w:rsid w:val="008A2661"/>
    <w:rsid w:val="008A2763"/>
    <w:rsid w:val="008A29F6"/>
    <w:rsid w:val="008A4B60"/>
    <w:rsid w:val="008A550B"/>
    <w:rsid w:val="008A5CA6"/>
    <w:rsid w:val="008A6781"/>
    <w:rsid w:val="008A7699"/>
    <w:rsid w:val="008B095D"/>
    <w:rsid w:val="008B125B"/>
    <w:rsid w:val="008B263D"/>
    <w:rsid w:val="008B3010"/>
    <w:rsid w:val="008B3C1D"/>
    <w:rsid w:val="008B50CE"/>
    <w:rsid w:val="008B5222"/>
    <w:rsid w:val="008B54C8"/>
    <w:rsid w:val="008B5D9A"/>
    <w:rsid w:val="008B5F0D"/>
    <w:rsid w:val="008B63FD"/>
    <w:rsid w:val="008B6535"/>
    <w:rsid w:val="008B6557"/>
    <w:rsid w:val="008B68F9"/>
    <w:rsid w:val="008B6E92"/>
    <w:rsid w:val="008B7EFC"/>
    <w:rsid w:val="008C04E1"/>
    <w:rsid w:val="008C0551"/>
    <w:rsid w:val="008C0E00"/>
    <w:rsid w:val="008C1190"/>
    <w:rsid w:val="008C158D"/>
    <w:rsid w:val="008C1814"/>
    <w:rsid w:val="008C1B70"/>
    <w:rsid w:val="008C1FC1"/>
    <w:rsid w:val="008C2349"/>
    <w:rsid w:val="008C3433"/>
    <w:rsid w:val="008C369D"/>
    <w:rsid w:val="008C44F7"/>
    <w:rsid w:val="008C457A"/>
    <w:rsid w:val="008C558A"/>
    <w:rsid w:val="008C5959"/>
    <w:rsid w:val="008C5FF8"/>
    <w:rsid w:val="008C6B9B"/>
    <w:rsid w:val="008C718D"/>
    <w:rsid w:val="008D0ADF"/>
    <w:rsid w:val="008D1092"/>
    <w:rsid w:val="008D14C9"/>
    <w:rsid w:val="008D30A4"/>
    <w:rsid w:val="008D3593"/>
    <w:rsid w:val="008D3FCD"/>
    <w:rsid w:val="008D4941"/>
    <w:rsid w:val="008D4FF0"/>
    <w:rsid w:val="008D5723"/>
    <w:rsid w:val="008D641F"/>
    <w:rsid w:val="008D6D93"/>
    <w:rsid w:val="008D73ED"/>
    <w:rsid w:val="008E00F6"/>
    <w:rsid w:val="008E039B"/>
    <w:rsid w:val="008E0424"/>
    <w:rsid w:val="008E2172"/>
    <w:rsid w:val="008E2495"/>
    <w:rsid w:val="008E2AA5"/>
    <w:rsid w:val="008E3559"/>
    <w:rsid w:val="008E3747"/>
    <w:rsid w:val="008E3F14"/>
    <w:rsid w:val="008E49AA"/>
    <w:rsid w:val="008E5322"/>
    <w:rsid w:val="008E567B"/>
    <w:rsid w:val="008E59D3"/>
    <w:rsid w:val="008E60A1"/>
    <w:rsid w:val="008E63C1"/>
    <w:rsid w:val="008E6544"/>
    <w:rsid w:val="008E68F2"/>
    <w:rsid w:val="008E6A4C"/>
    <w:rsid w:val="008E753B"/>
    <w:rsid w:val="008F0B01"/>
    <w:rsid w:val="008F13A0"/>
    <w:rsid w:val="008F156F"/>
    <w:rsid w:val="008F1BB5"/>
    <w:rsid w:val="008F2149"/>
    <w:rsid w:val="008F25DF"/>
    <w:rsid w:val="008F2C86"/>
    <w:rsid w:val="008F2F61"/>
    <w:rsid w:val="008F37F2"/>
    <w:rsid w:val="008F3D5A"/>
    <w:rsid w:val="008F4198"/>
    <w:rsid w:val="008F42FA"/>
    <w:rsid w:val="008F47D4"/>
    <w:rsid w:val="008F4AA6"/>
    <w:rsid w:val="008F4E2D"/>
    <w:rsid w:val="008F4EDE"/>
    <w:rsid w:val="008F4EEE"/>
    <w:rsid w:val="008F5AB9"/>
    <w:rsid w:val="008F5BC8"/>
    <w:rsid w:val="008F5CB8"/>
    <w:rsid w:val="008F6336"/>
    <w:rsid w:val="008F63B4"/>
    <w:rsid w:val="008F6A6B"/>
    <w:rsid w:val="008F700B"/>
    <w:rsid w:val="008F739A"/>
    <w:rsid w:val="008F7596"/>
    <w:rsid w:val="008F7BD4"/>
    <w:rsid w:val="008F7C98"/>
    <w:rsid w:val="008F7F10"/>
    <w:rsid w:val="00900041"/>
    <w:rsid w:val="00900F7B"/>
    <w:rsid w:val="009017C7"/>
    <w:rsid w:val="0090256D"/>
    <w:rsid w:val="00902B5A"/>
    <w:rsid w:val="00903EEC"/>
    <w:rsid w:val="00905CCB"/>
    <w:rsid w:val="00905DB9"/>
    <w:rsid w:val="00906B7D"/>
    <w:rsid w:val="00906E69"/>
    <w:rsid w:val="009073FD"/>
    <w:rsid w:val="009111AF"/>
    <w:rsid w:val="0091141A"/>
    <w:rsid w:val="009127EE"/>
    <w:rsid w:val="0091297D"/>
    <w:rsid w:val="00912B5F"/>
    <w:rsid w:val="009135A2"/>
    <w:rsid w:val="009137F5"/>
    <w:rsid w:val="00913834"/>
    <w:rsid w:val="00913F47"/>
    <w:rsid w:val="009148B3"/>
    <w:rsid w:val="00914D70"/>
    <w:rsid w:val="00914F78"/>
    <w:rsid w:val="00915202"/>
    <w:rsid w:val="00915893"/>
    <w:rsid w:val="00915E02"/>
    <w:rsid w:val="00915F78"/>
    <w:rsid w:val="00916BDB"/>
    <w:rsid w:val="00916FAC"/>
    <w:rsid w:val="00917722"/>
    <w:rsid w:val="0092169D"/>
    <w:rsid w:val="00921717"/>
    <w:rsid w:val="009217D9"/>
    <w:rsid w:val="009220A8"/>
    <w:rsid w:val="00922151"/>
    <w:rsid w:val="009229A4"/>
    <w:rsid w:val="00922C6A"/>
    <w:rsid w:val="009231B3"/>
    <w:rsid w:val="00923F23"/>
    <w:rsid w:val="009246BA"/>
    <w:rsid w:val="00924BE5"/>
    <w:rsid w:val="00924C8B"/>
    <w:rsid w:val="0092594A"/>
    <w:rsid w:val="00925968"/>
    <w:rsid w:val="009264D8"/>
    <w:rsid w:val="00926856"/>
    <w:rsid w:val="00926D88"/>
    <w:rsid w:val="00926F00"/>
    <w:rsid w:val="0092718F"/>
    <w:rsid w:val="00927BEB"/>
    <w:rsid w:val="0093165F"/>
    <w:rsid w:val="00931DF3"/>
    <w:rsid w:val="0093238B"/>
    <w:rsid w:val="00932469"/>
    <w:rsid w:val="00932EF8"/>
    <w:rsid w:val="0093389E"/>
    <w:rsid w:val="00933BE4"/>
    <w:rsid w:val="00935BE2"/>
    <w:rsid w:val="00935EEE"/>
    <w:rsid w:val="009361CC"/>
    <w:rsid w:val="009364E0"/>
    <w:rsid w:val="009365D4"/>
    <w:rsid w:val="009367C3"/>
    <w:rsid w:val="009369F9"/>
    <w:rsid w:val="009373D6"/>
    <w:rsid w:val="009374BF"/>
    <w:rsid w:val="0093794D"/>
    <w:rsid w:val="00940021"/>
    <w:rsid w:val="0094015A"/>
    <w:rsid w:val="009406FF"/>
    <w:rsid w:val="0094081C"/>
    <w:rsid w:val="00940DD9"/>
    <w:rsid w:val="009412B5"/>
    <w:rsid w:val="0094147C"/>
    <w:rsid w:val="009415FF"/>
    <w:rsid w:val="009418C3"/>
    <w:rsid w:val="00941A1D"/>
    <w:rsid w:val="00942134"/>
    <w:rsid w:val="0094226C"/>
    <w:rsid w:val="00942427"/>
    <w:rsid w:val="00942CB9"/>
    <w:rsid w:val="0094482F"/>
    <w:rsid w:val="009458AB"/>
    <w:rsid w:val="00945B56"/>
    <w:rsid w:val="009465BE"/>
    <w:rsid w:val="009467CB"/>
    <w:rsid w:val="00946E75"/>
    <w:rsid w:val="00947E4B"/>
    <w:rsid w:val="009503B4"/>
    <w:rsid w:val="009505DB"/>
    <w:rsid w:val="00951387"/>
    <w:rsid w:val="009518B9"/>
    <w:rsid w:val="00951D75"/>
    <w:rsid w:val="00951FB4"/>
    <w:rsid w:val="00952A1A"/>
    <w:rsid w:val="0095343D"/>
    <w:rsid w:val="00953446"/>
    <w:rsid w:val="00953546"/>
    <w:rsid w:val="0095448A"/>
    <w:rsid w:val="00954A55"/>
    <w:rsid w:val="00955A22"/>
    <w:rsid w:val="00956E7D"/>
    <w:rsid w:val="0095798D"/>
    <w:rsid w:val="009579F6"/>
    <w:rsid w:val="00957EBD"/>
    <w:rsid w:val="009602BF"/>
    <w:rsid w:val="0096031E"/>
    <w:rsid w:val="00960698"/>
    <w:rsid w:val="009608EB"/>
    <w:rsid w:val="009609EA"/>
    <w:rsid w:val="00960B33"/>
    <w:rsid w:val="00960C34"/>
    <w:rsid w:val="00961499"/>
    <w:rsid w:val="00961CE7"/>
    <w:rsid w:val="00961D15"/>
    <w:rsid w:val="00962776"/>
    <w:rsid w:val="00962CEE"/>
    <w:rsid w:val="00963628"/>
    <w:rsid w:val="009638BB"/>
    <w:rsid w:val="00964252"/>
    <w:rsid w:val="00964595"/>
    <w:rsid w:val="009648D2"/>
    <w:rsid w:val="00964B98"/>
    <w:rsid w:val="00964F3F"/>
    <w:rsid w:val="009660F4"/>
    <w:rsid w:val="00967913"/>
    <w:rsid w:val="00970411"/>
    <w:rsid w:val="0097074F"/>
    <w:rsid w:val="00970A7B"/>
    <w:rsid w:val="00973145"/>
    <w:rsid w:val="0097338D"/>
    <w:rsid w:val="00973944"/>
    <w:rsid w:val="009747D4"/>
    <w:rsid w:val="009747D7"/>
    <w:rsid w:val="00975259"/>
    <w:rsid w:val="00975386"/>
    <w:rsid w:val="00975EA7"/>
    <w:rsid w:val="00975FFF"/>
    <w:rsid w:val="009760C1"/>
    <w:rsid w:val="0097711F"/>
    <w:rsid w:val="00977CBB"/>
    <w:rsid w:val="00980020"/>
    <w:rsid w:val="0098078E"/>
    <w:rsid w:val="00981626"/>
    <w:rsid w:val="009819EB"/>
    <w:rsid w:val="00981EBA"/>
    <w:rsid w:val="009827CC"/>
    <w:rsid w:val="00982A55"/>
    <w:rsid w:val="00982E8E"/>
    <w:rsid w:val="009831D0"/>
    <w:rsid w:val="009833DE"/>
    <w:rsid w:val="00983697"/>
    <w:rsid w:val="0098400D"/>
    <w:rsid w:val="00984DC9"/>
    <w:rsid w:val="0098568F"/>
    <w:rsid w:val="00986047"/>
    <w:rsid w:val="00986993"/>
    <w:rsid w:val="00986EC7"/>
    <w:rsid w:val="009871D5"/>
    <w:rsid w:val="0098736B"/>
    <w:rsid w:val="0098778A"/>
    <w:rsid w:val="00987A83"/>
    <w:rsid w:val="00991841"/>
    <w:rsid w:val="00991F97"/>
    <w:rsid w:val="00991F98"/>
    <w:rsid w:val="00992655"/>
    <w:rsid w:val="00993698"/>
    <w:rsid w:val="00993923"/>
    <w:rsid w:val="0099441D"/>
    <w:rsid w:val="0099515A"/>
    <w:rsid w:val="009A01D5"/>
    <w:rsid w:val="009A052E"/>
    <w:rsid w:val="009A0B96"/>
    <w:rsid w:val="009A0FE8"/>
    <w:rsid w:val="009A246D"/>
    <w:rsid w:val="009A26C5"/>
    <w:rsid w:val="009A30AF"/>
    <w:rsid w:val="009A361D"/>
    <w:rsid w:val="009A409C"/>
    <w:rsid w:val="009A4A0C"/>
    <w:rsid w:val="009A4B91"/>
    <w:rsid w:val="009A5395"/>
    <w:rsid w:val="009A55DD"/>
    <w:rsid w:val="009A58A4"/>
    <w:rsid w:val="009A5C6E"/>
    <w:rsid w:val="009A617B"/>
    <w:rsid w:val="009A65E3"/>
    <w:rsid w:val="009A6E12"/>
    <w:rsid w:val="009A72AB"/>
    <w:rsid w:val="009A7846"/>
    <w:rsid w:val="009B01E3"/>
    <w:rsid w:val="009B03DB"/>
    <w:rsid w:val="009B0E00"/>
    <w:rsid w:val="009B11C3"/>
    <w:rsid w:val="009B11CB"/>
    <w:rsid w:val="009B13C7"/>
    <w:rsid w:val="009B2328"/>
    <w:rsid w:val="009B2769"/>
    <w:rsid w:val="009B2ABD"/>
    <w:rsid w:val="009B2B72"/>
    <w:rsid w:val="009B2CC1"/>
    <w:rsid w:val="009B3968"/>
    <w:rsid w:val="009B3DFB"/>
    <w:rsid w:val="009B4170"/>
    <w:rsid w:val="009B46FB"/>
    <w:rsid w:val="009B48AE"/>
    <w:rsid w:val="009B4975"/>
    <w:rsid w:val="009B4BBA"/>
    <w:rsid w:val="009B4FCF"/>
    <w:rsid w:val="009B5D8F"/>
    <w:rsid w:val="009B6657"/>
    <w:rsid w:val="009B752E"/>
    <w:rsid w:val="009B7CF8"/>
    <w:rsid w:val="009B7D17"/>
    <w:rsid w:val="009C00D3"/>
    <w:rsid w:val="009C10DA"/>
    <w:rsid w:val="009C27DD"/>
    <w:rsid w:val="009C29D8"/>
    <w:rsid w:val="009C2F0E"/>
    <w:rsid w:val="009C2FFD"/>
    <w:rsid w:val="009C3349"/>
    <w:rsid w:val="009C42B9"/>
    <w:rsid w:val="009C4638"/>
    <w:rsid w:val="009C47C4"/>
    <w:rsid w:val="009C5322"/>
    <w:rsid w:val="009C5790"/>
    <w:rsid w:val="009C62EC"/>
    <w:rsid w:val="009C67E6"/>
    <w:rsid w:val="009D00EC"/>
    <w:rsid w:val="009D0773"/>
    <w:rsid w:val="009D136E"/>
    <w:rsid w:val="009D1B5C"/>
    <w:rsid w:val="009D233B"/>
    <w:rsid w:val="009D2D12"/>
    <w:rsid w:val="009D3555"/>
    <w:rsid w:val="009D39BF"/>
    <w:rsid w:val="009D3A42"/>
    <w:rsid w:val="009D3F84"/>
    <w:rsid w:val="009D4146"/>
    <w:rsid w:val="009D4815"/>
    <w:rsid w:val="009D4C2A"/>
    <w:rsid w:val="009D4EC5"/>
    <w:rsid w:val="009D51B4"/>
    <w:rsid w:val="009D605D"/>
    <w:rsid w:val="009D6451"/>
    <w:rsid w:val="009D6572"/>
    <w:rsid w:val="009D72B4"/>
    <w:rsid w:val="009D7ABA"/>
    <w:rsid w:val="009D7C08"/>
    <w:rsid w:val="009D7C58"/>
    <w:rsid w:val="009D7CF7"/>
    <w:rsid w:val="009D7FD8"/>
    <w:rsid w:val="009E005E"/>
    <w:rsid w:val="009E0C0A"/>
    <w:rsid w:val="009E0C29"/>
    <w:rsid w:val="009E0D81"/>
    <w:rsid w:val="009E13A4"/>
    <w:rsid w:val="009E161A"/>
    <w:rsid w:val="009E1F69"/>
    <w:rsid w:val="009E1F7E"/>
    <w:rsid w:val="009E2496"/>
    <w:rsid w:val="009E276A"/>
    <w:rsid w:val="009E2E60"/>
    <w:rsid w:val="009E33F7"/>
    <w:rsid w:val="009E353B"/>
    <w:rsid w:val="009E3964"/>
    <w:rsid w:val="009E3A29"/>
    <w:rsid w:val="009E3EDF"/>
    <w:rsid w:val="009E4179"/>
    <w:rsid w:val="009E46AD"/>
    <w:rsid w:val="009E48C4"/>
    <w:rsid w:val="009E48F1"/>
    <w:rsid w:val="009E4BA8"/>
    <w:rsid w:val="009E57FC"/>
    <w:rsid w:val="009E5968"/>
    <w:rsid w:val="009E6262"/>
    <w:rsid w:val="009E62F2"/>
    <w:rsid w:val="009F0011"/>
    <w:rsid w:val="009F05B3"/>
    <w:rsid w:val="009F0658"/>
    <w:rsid w:val="009F0ABA"/>
    <w:rsid w:val="009F0EA0"/>
    <w:rsid w:val="009F21A3"/>
    <w:rsid w:val="009F384B"/>
    <w:rsid w:val="009F3B29"/>
    <w:rsid w:val="009F3E88"/>
    <w:rsid w:val="009F4DF9"/>
    <w:rsid w:val="009F5CD4"/>
    <w:rsid w:val="009F5FB4"/>
    <w:rsid w:val="009F6083"/>
    <w:rsid w:val="009F6142"/>
    <w:rsid w:val="009F623F"/>
    <w:rsid w:val="009F7308"/>
    <w:rsid w:val="009F7317"/>
    <w:rsid w:val="009F758E"/>
    <w:rsid w:val="00A00799"/>
    <w:rsid w:val="00A0086E"/>
    <w:rsid w:val="00A00D7D"/>
    <w:rsid w:val="00A00E4B"/>
    <w:rsid w:val="00A01110"/>
    <w:rsid w:val="00A0173F"/>
    <w:rsid w:val="00A01A2E"/>
    <w:rsid w:val="00A01E2C"/>
    <w:rsid w:val="00A02164"/>
    <w:rsid w:val="00A02710"/>
    <w:rsid w:val="00A028AA"/>
    <w:rsid w:val="00A029D2"/>
    <w:rsid w:val="00A02A4B"/>
    <w:rsid w:val="00A02C8F"/>
    <w:rsid w:val="00A03389"/>
    <w:rsid w:val="00A03472"/>
    <w:rsid w:val="00A03582"/>
    <w:rsid w:val="00A0385D"/>
    <w:rsid w:val="00A03AB6"/>
    <w:rsid w:val="00A04216"/>
    <w:rsid w:val="00A04E2D"/>
    <w:rsid w:val="00A0513D"/>
    <w:rsid w:val="00A05151"/>
    <w:rsid w:val="00A05D12"/>
    <w:rsid w:val="00A06B50"/>
    <w:rsid w:val="00A07130"/>
    <w:rsid w:val="00A0758B"/>
    <w:rsid w:val="00A078EC"/>
    <w:rsid w:val="00A07A07"/>
    <w:rsid w:val="00A07E2D"/>
    <w:rsid w:val="00A104E9"/>
    <w:rsid w:val="00A108B1"/>
    <w:rsid w:val="00A10994"/>
    <w:rsid w:val="00A11565"/>
    <w:rsid w:val="00A122AB"/>
    <w:rsid w:val="00A125CE"/>
    <w:rsid w:val="00A129FD"/>
    <w:rsid w:val="00A12D50"/>
    <w:rsid w:val="00A1306B"/>
    <w:rsid w:val="00A13B92"/>
    <w:rsid w:val="00A142BE"/>
    <w:rsid w:val="00A142CD"/>
    <w:rsid w:val="00A149AD"/>
    <w:rsid w:val="00A16148"/>
    <w:rsid w:val="00A1629F"/>
    <w:rsid w:val="00A16649"/>
    <w:rsid w:val="00A166C3"/>
    <w:rsid w:val="00A166CB"/>
    <w:rsid w:val="00A16BE0"/>
    <w:rsid w:val="00A17181"/>
    <w:rsid w:val="00A17A23"/>
    <w:rsid w:val="00A17D8C"/>
    <w:rsid w:val="00A204D2"/>
    <w:rsid w:val="00A20510"/>
    <w:rsid w:val="00A20802"/>
    <w:rsid w:val="00A21B73"/>
    <w:rsid w:val="00A21BD5"/>
    <w:rsid w:val="00A241F7"/>
    <w:rsid w:val="00A25851"/>
    <w:rsid w:val="00A25CC8"/>
    <w:rsid w:val="00A25E2A"/>
    <w:rsid w:val="00A25ED0"/>
    <w:rsid w:val="00A26D2D"/>
    <w:rsid w:val="00A26D8B"/>
    <w:rsid w:val="00A26E5D"/>
    <w:rsid w:val="00A27241"/>
    <w:rsid w:val="00A30A3E"/>
    <w:rsid w:val="00A30FF4"/>
    <w:rsid w:val="00A31175"/>
    <w:rsid w:val="00A3125E"/>
    <w:rsid w:val="00A321AC"/>
    <w:rsid w:val="00A3220F"/>
    <w:rsid w:val="00A3244A"/>
    <w:rsid w:val="00A325F4"/>
    <w:rsid w:val="00A32D7D"/>
    <w:rsid w:val="00A33DB5"/>
    <w:rsid w:val="00A347FC"/>
    <w:rsid w:val="00A34999"/>
    <w:rsid w:val="00A34AF7"/>
    <w:rsid w:val="00A34B15"/>
    <w:rsid w:val="00A34BAA"/>
    <w:rsid w:val="00A350BD"/>
    <w:rsid w:val="00A352D7"/>
    <w:rsid w:val="00A35810"/>
    <w:rsid w:val="00A35C32"/>
    <w:rsid w:val="00A402D7"/>
    <w:rsid w:val="00A40324"/>
    <w:rsid w:val="00A40653"/>
    <w:rsid w:val="00A40A84"/>
    <w:rsid w:val="00A415FD"/>
    <w:rsid w:val="00A41CA2"/>
    <w:rsid w:val="00A4242C"/>
    <w:rsid w:val="00A42D64"/>
    <w:rsid w:val="00A430F1"/>
    <w:rsid w:val="00A4356A"/>
    <w:rsid w:val="00A4414A"/>
    <w:rsid w:val="00A44C49"/>
    <w:rsid w:val="00A4515B"/>
    <w:rsid w:val="00A46AC7"/>
    <w:rsid w:val="00A46E58"/>
    <w:rsid w:val="00A47989"/>
    <w:rsid w:val="00A50E1D"/>
    <w:rsid w:val="00A51799"/>
    <w:rsid w:val="00A5245B"/>
    <w:rsid w:val="00A52EBA"/>
    <w:rsid w:val="00A52FC6"/>
    <w:rsid w:val="00A53D7D"/>
    <w:rsid w:val="00A54771"/>
    <w:rsid w:val="00A54773"/>
    <w:rsid w:val="00A54A22"/>
    <w:rsid w:val="00A552B6"/>
    <w:rsid w:val="00A5554E"/>
    <w:rsid w:val="00A5567C"/>
    <w:rsid w:val="00A55D03"/>
    <w:rsid w:val="00A55D89"/>
    <w:rsid w:val="00A55E59"/>
    <w:rsid w:val="00A5631E"/>
    <w:rsid w:val="00A56ADB"/>
    <w:rsid w:val="00A572D9"/>
    <w:rsid w:val="00A57DE5"/>
    <w:rsid w:val="00A60386"/>
    <w:rsid w:val="00A60CC1"/>
    <w:rsid w:val="00A61BC0"/>
    <w:rsid w:val="00A61EF3"/>
    <w:rsid w:val="00A623B6"/>
    <w:rsid w:val="00A62689"/>
    <w:rsid w:val="00A626E0"/>
    <w:rsid w:val="00A627D9"/>
    <w:rsid w:val="00A62A97"/>
    <w:rsid w:val="00A64D5C"/>
    <w:rsid w:val="00A654A3"/>
    <w:rsid w:val="00A65B48"/>
    <w:rsid w:val="00A65BA2"/>
    <w:rsid w:val="00A65EB6"/>
    <w:rsid w:val="00A65ED4"/>
    <w:rsid w:val="00A666B4"/>
    <w:rsid w:val="00A66B5E"/>
    <w:rsid w:val="00A67515"/>
    <w:rsid w:val="00A67528"/>
    <w:rsid w:val="00A67800"/>
    <w:rsid w:val="00A67BAB"/>
    <w:rsid w:val="00A7177B"/>
    <w:rsid w:val="00A7290E"/>
    <w:rsid w:val="00A72D22"/>
    <w:rsid w:val="00A735BF"/>
    <w:rsid w:val="00A73A73"/>
    <w:rsid w:val="00A73B65"/>
    <w:rsid w:val="00A73CD2"/>
    <w:rsid w:val="00A73F4E"/>
    <w:rsid w:val="00A742AD"/>
    <w:rsid w:val="00A7484B"/>
    <w:rsid w:val="00A75563"/>
    <w:rsid w:val="00A758BD"/>
    <w:rsid w:val="00A75C62"/>
    <w:rsid w:val="00A75E0F"/>
    <w:rsid w:val="00A76325"/>
    <w:rsid w:val="00A76643"/>
    <w:rsid w:val="00A76726"/>
    <w:rsid w:val="00A77A70"/>
    <w:rsid w:val="00A77A84"/>
    <w:rsid w:val="00A804B8"/>
    <w:rsid w:val="00A806E0"/>
    <w:rsid w:val="00A80846"/>
    <w:rsid w:val="00A808BB"/>
    <w:rsid w:val="00A8098B"/>
    <w:rsid w:val="00A811CB"/>
    <w:rsid w:val="00A812FC"/>
    <w:rsid w:val="00A81570"/>
    <w:rsid w:val="00A8168F"/>
    <w:rsid w:val="00A81EB2"/>
    <w:rsid w:val="00A824ED"/>
    <w:rsid w:val="00A828C4"/>
    <w:rsid w:val="00A83984"/>
    <w:rsid w:val="00A8402C"/>
    <w:rsid w:val="00A84347"/>
    <w:rsid w:val="00A84585"/>
    <w:rsid w:val="00A845F1"/>
    <w:rsid w:val="00A84699"/>
    <w:rsid w:val="00A84926"/>
    <w:rsid w:val="00A84D00"/>
    <w:rsid w:val="00A8580E"/>
    <w:rsid w:val="00A86017"/>
    <w:rsid w:val="00A866C6"/>
    <w:rsid w:val="00A867E7"/>
    <w:rsid w:val="00A8794D"/>
    <w:rsid w:val="00A87FE6"/>
    <w:rsid w:val="00A907E4"/>
    <w:rsid w:val="00A90E35"/>
    <w:rsid w:val="00A912C4"/>
    <w:rsid w:val="00A9189F"/>
    <w:rsid w:val="00A91FE6"/>
    <w:rsid w:val="00A92318"/>
    <w:rsid w:val="00A926BD"/>
    <w:rsid w:val="00A93A29"/>
    <w:rsid w:val="00A93F02"/>
    <w:rsid w:val="00A94218"/>
    <w:rsid w:val="00A9432D"/>
    <w:rsid w:val="00A94AFA"/>
    <w:rsid w:val="00A94D97"/>
    <w:rsid w:val="00A95280"/>
    <w:rsid w:val="00A95A73"/>
    <w:rsid w:val="00A9674A"/>
    <w:rsid w:val="00A97DF4"/>
    <w:rsid w:val="00A97E1C"/>
    <w:rsid w:val="00A97FF2"/>
    <w:rsid w:val="00AA0229"/>
    <w:rsid w:val="00AA04E5"/>
    <w:rsid w:val="00AA10E9"/>
    <w:rsid w:val="00AA132F"/>
    <w:rsid w:val="00AA1874"/>
    <w:rsid w:val="00AA1F45"/>
    <w:rsid w:val="00AA3AD2"/>
    <w:rsid w:val="00AA3DE9"/>
    <w:rsid w:val="00AA3FE3"/>
    <w:rsid w:val="00AA44ED"/>
    <w:rsid w:val="00AA4ABD"/>
    <w:rsid w:val="00AA4FE0"/>
    <w:rsid w:val="00AA5608"/>
    <w:rsid w:val="00AA5E3E"/>
    <w:rsid w:val="00AA78CF"/>
    <w:rsid w:val="00AA7960"/>
    <w:rsid w:val="00AA7C05"/>
    <w:rsid w:val="00AA7DF6"/>
    <w:rsid w:val="00AB047E"/>
    <w:rsid w:val="00AB0607"/>
    <w:rsid w:val="00AB06C0"/>
    <w:rsid w:val="00AB075A"/>
    <w:rsid w:val="00AB1996"/>
    <w:rsid w:val="00AB1F04"/>
    <w:rsid w:val="00AB2347"/>
    <w:rsid w:val="00AB23BB"/>
    <w:rsid w:val="00AB25B8"/>
    <w:rsid w:val="00AB25C4"/>
    <w:rsid w:val="00AB26FE"/>
    <w:rsid w:val="00AB27C9"/>
    <w:rsid w:val="00AB362E"/>
    <w:rsid w:val="00AB3DA9"/>
    <w:rsid w:val="00AB45A5"/>
    <w:rsid w:val="00AB480B"/>
    <w:rsid w:val="00AB48CA"/>
    <w:rsid w:val="00AB5349"/>
    <w:rsid w:val="00AB542D"/>
    <w:rsid w:val="00AB5778"/>
    <w:rsid w:val="00AB6188"/>
    <w:rsid w:val="00AB63D9"/>
    <w:rsid w:val="00AB6470"/>
    <w:rsid w:val="00AB670F"/>
    <w:rsid w:val="00AB6981"/>
    <w:rsid w:val="00AB6AC8"/>
    <w:rsid w:val="00AB7912"/>
    <w:rsid w:val="00AB7D41"/>
    <w:rsid w:val="00AC02F6"/>
    <w:rsid w:val="00AC0560"/>
    <w:rsid w:val="00AC0A4D"/>
    <w:rsid w:val="00AC0A96"/>
    <w:rsid w:val="00AC0BB4"/>
    <w:rsid w:val="00AC0E23"/>
    <w:rsid w:val="00AC1300"/>
    <w:rsid w:val="00AC34CF"/>
    <w:rsid w:val="00AC3DB3"/>
    <w:rsid w:val="00AC4385"/>
    <w:rsid w:val="00AC46BA"/>
    <w:rsid w:val="00AC49F4"/>
    <w:rsid w:val="00AC4C49"/>
    <w:rsid w:val="00AC4D28"/>
    <w:rsid w:val="00AC505E"/>
    <w:rsid w:val="00AC52DE"/>
    <w:rsid w:val="00AC6403"/>
    <w:rsid w:val="00AC6B30"/>
    <w:rsid w:val="00AC6EA2"/>
    <w:rsid w:val="00AC71F6"/>
    <w:rsid w:val="00AC770A"/>
    <w:rsid w:val="00AC77E0"/>
    <w:rsid w:val="00AD058B"/>
    <w:rsid w:val="00AD08FA"/>
    <w:rsid w:val="00AD0E92"/>
    <w:rsid w:val="00AD10F0"/>
    <w:rsid w:val="00AD1469"/>
    <w:rsid w:val="00AD1A5A"/>
    <w:rsid w:val="00AD24F4"/>
    <w:rsid w:val="00AD27B5"/>
    <w:rsid w:val="00AD350E"/>
    <w:rsid w:val="00AD35B6"/>
    <w:rsid w:val="00AD3A68"/>
    <w:rsid w:val="00AD3CA9"/>
    <w:rsid w:val="00AD3DBF"/>
    <w:rsid w:val="00AD3FF0"/>
    <w:rsid w:val="00AD5A25"/>
    <w:rsid w:val="00AD5B59"/>
    <w:rsid w:val="00AD5C23"/>
    <w:rsid w:val="00AD5E1C"/>
    <w:rsid w:val="00AD73FF"/>
    <w:rsid w:val="00AD7A7F"/>
    <w:rsid w:val="00AE0D4D"/>
    <w:rsid w:val="00AE0D82"/>
    <w:rsid w:val="00AE0EB5"/>
    <w:rsid w:val="00AE0FDE"/>
    <w:rsid w:val="00AE143D"/>
    <w:rsid w:val="00AE1E4C"/>
    <w:rsid w:val="00AE246F"/>
    <w:rsid w:val="00AE2B1D"/>
    <w:rsid w:val="00AE39A2"/>
    <w:rsid w:val="00AE47EB"/>
    <w:rsid w:val="00AE4EBE"/>
    <w:rsid w:val="00AE5530"/>
    <w:rsid w:val="00AE595B"/>
    <w:rsid w:val="00AE5DC4"/>
    <w:rsid w:val="00AE691F"/>
    <w:rsid w:val="00AE6988"/>
    <w:rsid w:val="00AE6A1A"/>
    <w:rsid w:val="00AE7C61"/>
    <w:rsid w:val="00AF0D6A"/>
    <w:rsid w:val="00AF112D"/>
    <w:rsid w:val="00AF19D5"/>
    <w:rsid w:val="00AF2857"/>
    <w:rsid w:val="00AF2BDE"/>
    <w:rsid w:val="00AF2DCE"/>
    <w:rsid w:val="00AF2EAD"/>
    <w:rsid w:val="00AF2EE8"/>
    <w:rsid w:val="00AF3326"/>
    <w:rsid w:val="00AF339C"/>
    <w:rsid w:val="00AF4A58"/>
    <w:rsid w:val="00AF4DA9"/>
    <w:rsid w:val="00AF4EB1"/>
    <w:rsid w:val="00AF5B08"/>
    <w:rsid w:val="00AF613E"/>
    <w:rsid w:val="00AF6641"/>
    <w:rsid w:val="00AF6BEE"/>
    <w:rsid w:val="00AF6E17"/>
    <w:rsid w:val="00AF71DA"/>
    <w:rsid w:val="00B00553"/>
    <w:rsid w:val="00B00826"/>
    <w:rsid w:val="00B00CC2"/>
    <w:rsid w:val="00B015E3"/>
    <w:rsid w:val="00B01B7B"/>
    <w:rsid w:val="00B02048"/>
    <w:rsid w:val="00B022E2"/>
    <w:rsid w:val="00B023E9"/>
    <w:rsid w:val="00B0244D"/>
    <w:rsid w:val="00B02AEC"/>
    <w:rsid w:val="00B02D4E"/>
    <w:rsid w:val="00B03E99"/>
    <w:rsid w:val="00B040F4"/>
    <w:rsid w:val="00B04BAB"/>
    <w:rsid w:val="00B04DB9"/>
    <w:rsid w:val="00B04ECD"/>
    <w:rsid w:val="00B05AFF"/>
    <w:rsid w:val="00B05B4F"/>
    <w:rsid w:val="00B0699D"/>
    <w:rsid w:val="00B07917"/>
    <w:rsid w:val="00B10030"/>
    <w:rsid w:val="00B10131"/>
    <w:rsid w:val="00B111C2"/>
    <w:rsid w:val="00B11B45"/>
    <w:rsid w:val="00B122EF"/>
    <w:rsid w:val="00B12412"/>
    <w:rsid w:val="00B1252F"/>
    <w:rsid w:val="00B12F58"/>
    <w:rsid w:val="00B12FCF"/>
    <w:rsid w:val="00B1301C"/>
    <w:rsid w:val="00B134D8"/>
    <w:rsid w:val="00B1396F"/>
    <w:rsid w:val="00B14551"/>
    <w:rsid w:val="00B15611"/>
    <w:rsid w:val="00B15830"/>
    <w:rsid w:val="00B1590E"/>
    <w:rsid w:val="00B15AC5"/>
    <w:rsid w:val="00B15CC7"/>
    <w:rsid w:val="00B16F7F"/>
    <w:rsid w:val="00B179BB"/>
    <w:rsid w:val="00B17EEA"/>
    <w:rsid w:val="00B20221"/>
    <w:rsid w:val="00B20C5B"/>
    <w:rsid w:val="00B221F0"/>
    <w:rsid w:val="00B22975"/>
    <w:rsid w:val="00B240A5"/>
    <w:rsid w:val="00B241DE"/>
    <w:rsid w:val="00B243C4"/>
    <w:rsid w:val="00B24564"/>
    <w:rsid w:val="00B2492A"/>
    <w:rsid w:val="00B24942"/>
    <w:rsid w:val="00B24E74"/>
    <w:rsid w:val="00B24EC7"/>
    <w:rsid w:val="00B25134"/>
    <w:rsid w:val="00B26039"/>
    <w:rsid w:val="00B26139"/>
    <w:rsid w:val="00B26A5D"/>
    <w:rsid w:val="00B2765C"/>
    <w:rsid w:val="00B27D98"/>
    <w:rsid w:val="00B30CC6"/>
    <w:rsid w:val="00B3104D"/>
    <w:rsid w:val="00B31DF8"/>
    <w:rsid w:val="00B329D7"/>
    <w:rsid w:val="00B332B1"/>
    <w:rsid w:val="00B33848"/>
    <w:rsid w:val="00B33DD5"/>
    <w:rsid w:val="00B33E33"/>
    <w:rsid w:val="00B3414C"/>
    <w:rsid w:val="00B34A4C"/>
    <w:rsid w:val="00B35FD6"/>
    <w:rsid w:val="00B366B8"/>
    <w:rsid w:val="00B36B9C"/>
    <w:rsid w:val="00B36BA6"/>
    <w:rsid w:val="00B379B2"/>
    <w:rsid w:val="00B37A8F"/>
    <w:rsid w:val="00B37B02"/>
    <w:rsid w:val="00B4042F"/>
    <w:rsid w:val="00B4073D"/>
    <w:rsid w:val="00B407F4"/>
    <w:rsid w:val="00B40905"/>
    <w:rsid w:val="00B40FCC"/>
    <w:rsid w:val="00B41828"/>
    <w:rsid w:val="00B418EE"/>
    <w:rsid w:val="00B42407"/>
    <w:rsid w:val="00B424E7"/>
    <w:rsid w:val="00B42696"/>
    <w:rsid w:val="00B429C2"/>
    <w:rsid w:val="00B42F50"/>
    <w:rsid w:val="00B435CC"/>
    <w:rsid w:val="00B43D94"/>
    <w:rsid w:val="00B444B3"/>
    <w:rsid w:val="00B445B7"/>
    <w:rsid w:val="00B44CBC"/>
    <w:rsid w:val="00B45025"/>
    <w:rsid w:val="00B45083"/>
    <w:rsid w:val="00B45FFA"/>
    <w:rsid w:val="00B46622"/>
    <w:rsid w:val="00B466B0"/>
    <w:rsid w:val="00B46A2B"/>
    <w:rsid w:val="00B46C02"/>
    <w:rsid w:val="00B46D1F"/>
    <w:rsid w:val="00B50654"/>
    <w:rsid w:val="00B50E88"/>
    <w:rsid w:val="00B51489"/>
    <w:rsid w:val="00B523A8"/>
    <w:rsid w:val="00B525B4"/>
    <w:rsid w:val="00B52910"/>
    <w:rsid w:val="00B52E37"/>
    <w:rsid w:val="00B53CEA"/>
    <w:rsid w:val="00B5418E"/>
    <w:rsid w:val="00B542D6"/>
    <w:rsid w:val="00B543D2"/>
    <w:rsid w:val="00B54E96"/>
    <w:rsid w:val="00B55A4E"/>
    <w:rsid w:val="00B56F00"/>
    <w:rsid w:val="00B576E9"/>
    <w:rsid w:val="00B57AD2"/>
    <w:rsid w:val="00B57F97"/>
    <w:rsid w:val="00B6031E"/>
    <w:rsid w:val="00B60C13"/>
    <w:rsid w:val="00B6194F"/>
    <w:rsid w:val="00B622BC"/>
    <w:rsid w:val="00B6273A"/>
    <w:rsid w:val="00B64970"/>
    <w:rsid w:val="00B64AC3"/>
    <w:rsid w:val="00B64BAA"/>
    <w:rsid w:val="00B64D6B"/>
    <w:rsid w:val="00B64E77"/>
    <w:rsid w:val="00B65018"/>
    <w:rsid w:val="00B657EF"/>
    <w:rsid w:val="00B65834"/>
    <w:rsid w:val="00B65BCB"/>
    <w:rsid w:val="00B66698"/>
    <w:rsid w:val="00B66EE0"/>
    <w:rsid w:val="00B67A8C"/>
    <w:rsid w:val="00B70139"/>
    <w:rsid w:val="00B70456"/>
    <w:rsid w:val="00B70DBF"/>
    <w:rsid w:val="00B72539"/>
    <w:rsid w:val="00B731ED"/>
    <w:rsid w:val="00B740F1"/>
    <w:rsid w:val="00B74EC5"/>
    <w:rsid w:val="00B752B2"/>
    <w:rsid w:val="00B75420"/>
    <w:rsid w:val="00B76901"/>
    <w:rsid w:val="00B76A07"/>
    <w:rsid w:val="00B76BDE"/>
    <w:rsid w:val="00B76CB8"/>
    <w:rsid w:val="00B7756E"/>
    <w:rsid w:val="00B80BBA"/>
    <w:rsid w:val="00B80DDC"/>
    <w:rsid w:val="00B811B8"/>
    <w:rsid w:val="00B81636"/>
    <w:rsid w:val="00B82FB8"/>
    <w:rsid w:val="00B8301F"/>
    <w:rsid w:val="00B83571"/>
    <w:rsid w:val="00B839E6"/>
    <w:rsid w:val="00B8426F"/>
    <w:rsid w:val="00B84397"/>
    <w:rsid w:val="00B84B6F"/>
    <w:rsid w:val="00B84E06"/>
    <w:rsid w:val="00B85269"/>
    <w:rsid w:val="00B8541A"/>
    <w:rsid w:val="00B85C5C"/>
    <w:rsid w:val="00B86F5E"/>
    <w:rsid w:val="00B870B6"/>
    <w:rsid w:val="00B87498"/>
    <w:rsid w:val="00B87CE4"/>
    <w:rsid w:val="00B87FDB"/>
    <w:rsid w:val="00B90142"/>
    <w:rsid w:val="00B902CD"/>
    <w:rsid w:val="00B90885"/>
    <w:rsid w:val="00B9096D"/>
    <w:rsid w:val="00B90991"/>
    <w:rsid w:val="00B910E9"/>
    <w:rsid w:val="00B9155A"/>
    <w:rsid w:val="00B9156F"/>
    <w:rsid w:val="00B920CB"/>
    <w:rsid w:val="00B922B1"/>
    <w:rsid w:val="00B92EBA"/>
    <w:rsid w:val="00B934D3"/>
    <w:rsid w:val="00B93A89"/>
    <w:rsid w:val="00B94AAD"/>
    <w:rsid w:val="00B955F6"/>
    <w:rsid w:val="00B9584C"/>
    <w:rsid w:val="00B95D66"/>
    <w:rsid w:val="00B9687C"/>
    <w:rsid w:val="00B96CE2"/>
    <w:rsid w:val="00B96D18"/>
    <w:rsid w:val="00B96F93"/>
    <w:rsid w:val="00B97ADB"/>
    <w:rsid w:val="00B97CAE"/>
    <w:rsid w:val="00BA0A83"/>
    <w:rsid w:val="00BA146C"/>
    <w:rsid w:val="00BA20D3"/>
    <w:rsid w:val="00BA260D"/>
    <w:rsid w:val="00BA30F1"/>
    <w:rsid w:val="00BA32C6"/>
    <w:rsid w:val="00BA3EA0"/>
    <w:rsid w:val="00BA4004"/>
    <w:rsid w:val="00BA42EA"/>
    <w:rsid w:val="00BA4841"/>
    <w:rsid w:val="00BA4B73"/>
    <w:rsid w:val="00BA5888"/>
    <w:rsid w:val="00BA5B6E"/>
    <w:rsid w:val="00BA5D25"/>
    <w:rsid w:val="00BA659B"/>
    <w:rsid w:val="00BA6719"/>
    <w:rsid w:val="00BA6D24"/>
    <w:rsid w:val="00BA6FEE"/>
    <w:rsid w:val="00BA7D61"/>
    <w:rsid w:val="00BB043A"/>
    <w:rsid w:val="00BB0CAF"/>
    <w:rsid w:val="00BB0D1C"/>
    <w:rsid w:val="00BB1417"/>
    <w:rsid w:val="00BB162D"/>
    <w:rsid w:val="00BB17C3"/>
    <w:rsid w:val="00BB1EC2"/>
    <w:rsid w:val="00BB2713"/>
    <w:rsid w:val="00BB2C48"/>
    <w:rsid w:val="00BB30F8"/>
    <w:rsid w:val="00BB359C"/>
    <w:rsid w:val="00BB35A1"/>
    <w:rsid w:val="00BB368A"/>
    <w:rsid w:val="00BB3D0C"/>
    <w:rsid w:val="00BB5408"/>
    <w:rsid w:val="00BB601A"/>
    <w:rsid w:val="00BB6CB1"/>
    <w:rsid w:val="00BB76C2"/>
    <w:rsid w:val="00BC0A13"/>
    <w:rsid w:val="00BC0E14"/>
    <w:rsid w:val="00BC1C75"/>
    <w:rsid w:val="00BC1E26"/>
    <w:rsid w:val="00BC1E88"/>
    <w:rsid w:val="00BC23C1"/>
    <w:rsid w:val="00BC3029"/>
    <w:rsid w:val="00BC3051"/>
    <w:rsid w:val="00BC3F69"/>
    <w:rsid w:val="00BC43B8"/>
    <w:rsid w:val="00BC447A"/>
    <w:rsid w:val="00BC44E6"/>
    <w:rsid w:val="00BC46BB"/>
    <w:rsid w:val="00BC4F8C"/>
    <w:rsid w:val="00BC5B1E"/>
    <w:rsid w:val="00BC5E97"/>
    <w:rsid w:val="00BC64EC"/>
    <w:rsid w:val="00BC66E3"/>
    <w:rsid w:val="00BC6B44"/>
    <w:rsid w:val="00BC6D84"/>
    <w:rsid w:val="00BC6F4D"/>
    <w:rsid w:val="00BD052D"/>
    <w:rsid w:val="00BD0F2E"/>
    <w:rsid w:val="00BD1838"/>
    <w:rsid w:val="00BD1ED1"/>
    <w:rsid w:val="00BD1FF5"/>
    <w:rsid w:val="00BD2042"/>
    <w:rsid w:val="00BD22E1"/>
    <w:rsid w:val="00BD2604"/>
    <w:rsid w:val="00BD298C"/>
    <w:rsid w:val="00BD2C54"/>
    <w:rsid w:val="00BD2F00"/>
    <w:rsid w:val="00BD2F0C"/>
    <w:rsid w:val="00BD3373"/>
    <w:rsid w:val="00BD33E2"/>
    <w:rsid w:val="00BD3CB0"/>
    <w:rsid w:val="00BD45E9"/>
    <w:rsid w:val="00BD55C1"/>
    <w:rsid w:val="00BD56C2"/>
    <w:rsid w:val="00BD5A9A"/>
    <w:rsid w:val="00BD5BC8"/>
    <w:rsid w:val="00BD5CAC"/>
    <w:rsid w:val="00BD6B07"/>
    <w:rsid w:val="00BD6B9C"/>
    <w:rsid w:val="00BD6BC6"/>
    <w:rsid w:val="00BD781D"/>
    <w:rsid w:val="00BD7AC2"/>
    <w:rsid w:val="00BE02C4"/>
    <w:rsid w:val="00BE0786"/>
    <w:rsid w:val="00BE08EA"/>
    <w:rsid w:val="00BE0A4B"/>
    <w:rsid w:val="00BE0B76"/>
    <w:rsid w:val="00BE20BB"/>
    <w:rsid w:val="00BE3608"/>
    <w:rsid w:val="00BE3785"/>
    <w:rsid w:val="00BE49F1"/>
    <w:rsid w:val="00BE4C43"/>
    <w:rsid w:val="00BE4F10"/>
    <w:rsid w:val="00BE5ACF"/>
    <w:rsid w:val="00BE6150"/>
    <w:rsid w:val="00BE6F14"/>
    <w:rsid w:val="00BE7207"/>
    <w:rsid w:val="00BE7318"/>
    <w:rsid w:val="00BE75F6"/>
    <w:rsid w:val="00BF047B"/>
    <w:rsid w:val="00BF0BF0"/>
    <w:rsid w:val="00BF0E61"/>
    <w:rsid w:val="00BF1176"/>
    <w:rsid w:val="00BF12F2"/>
    <w:rsid w:val="00BF1338"/>
    <w:rsid w:val="00BF1467"/>
    <w:rsid w:val="00BF1E43"/>
    <w:rsid w:val="00BF22DC"/>
    <w:rsid w:val="00BF2E61"/>
    <w:rsid w:val="00BF2E95"/>
    <w:rsid w:val="00BF33E8"/>
    <w:rsid w:val="00BF3B3D"/>
    <w:rsid w:val="00BF3CE6"/>
    <w:rsid w:val="00BF48D6"/>
    <w:rsid w:val="00BF5086"/>
    <w:rsid w:val="00BF574E"/>
    <w:rsid w:val="00BF61B8"/>
    <w:rsid w:val="00BF695F"/>
    <w:rsid w:val="00BF7067"/>
    <w:rsid w:val="00BF741D"/>
    <w:rsid w:val="00C002D3"/>
    <w:rsid w:val="00C007DF"/>
    <w:rsid w:val="00C00A5D"/>
    <w:rsid w:val="00C00B26"/>
    <w:rsid w:val="00C01AF6"/>
    <w:rsid w:val="00C02B7E"/>
    <w:rsid w:val="00C02B9C"/>
    <w:rsid w:val="00C03013"/>
    <w:rsid w:val="00C03C20"/>
    <w:rsid w:val="00C03EB1"/>
    <w:rsid w:val="00C04696"/>
    <w:rsid w:val="00C0482D"/>
    <w:rsid w:val="00C05158"/>
    <w:rsid w:val="00C0561A"/>
    <w:rsid w:val="00C05F14"/>
    <w:rsid w:val="00C0632B"/>
    <w:rsid w:val="00C0664E"/>
    <w:rsid w:val="00C06710"/>
    <w:rsid w:val="00C06A58"/>
    <w:rsid w:val="00C06ABC"/>
    <w:rsid w:val="00C06F04"/>
    <w:rsid w:val="00C06FE4"/>
    <w:rsid w:val="00C074C7"/>
    <w:rsid w:val="00C074F6"/>
    <w:rsid w:val="00C078DA"/>
    <w:rsid w:val="00C07E45"/>
    <w:rsid w:val="00C10496"/>
    <w:rsid w:val="00C107CF"/>
    <w:rsid w:val="00C112F0"/>
    <w:rsid w:val="00C11B19"/>
    <w:rsid w:val="00C11BDE"/>
    <w:rsid w:val="00C13365"/>
    <w:rsid w:val="00C13A9B"/>
    <w:rsid w:val="00C13BA2"/>
    <w:rsid w:val="00C13E5C"/>
    <w:rsid w:val="00C14A98"/>
    <w:rsid w:val="00C14C37"/>
    <w:rsid w:val="00C14D18"/>
    <w:rsid w:val="00C15040"/>
    <w:rsid w:val="00C156A8"/>
    <w:rsid w:val="00C158AA"/>
    <w:rsid w:val="00C1690A"/>
    <w:rsid w:val="00C16A3B"/>
    <w:rsid w:val="00C16DE4"/>
    <w:rsid w:val="00C16E94"/>
    <w:rsid w:val="00C179E2"/>
    <w:rsid w:val="00C20068"/>
    <w:rsid w:val="00C207B1"/>
    <w:rsid w:val="00C20876"/>
    <w:rsid w:val="00C2169F"/>
    <w:rsid w:val="00C2189E"/>
    <w:rsid w:val="00C218BE"/>
    <w:rsid w:val="00C21D07"/>
    <w:rsid w:val="00C23326"/>
    <w:rsid w:val="00C23887"/>
    <w:rsid w:val="00C24B3E"/>
    <w:rsid w:val="00C24ECA"/>
    <w:rsid w:val="00C25224"/>
    <w:rsid w:val="00C2543E"/>
    <w:rsid w:val="00C258EB"/>
    <w:rsid w:val="00C25B47"/>
    <w:rsid w:val="00C26483"/>
    <w:rsid w:val="00C266D0"/>
    <w:rsid w:val="00C26F0F"/>
    <w:rsid w:val="00C276F9"/>
    <w:rsid w:val="00C27B89"/>
    <w:rsid w:val="00C303EC"/>
    <w:rsid w:val="00C30587"/>
    <w:rsid w:val="00C30BA2"/>
    <w:rsid w:val="00C30C74"/>
    <w:rsid w:val="00C30FF6"/>
    <w:rsid w:val="00C3244E"/>
    <w:rsid w:val="00C328EA"/>
    <w:rsid w:val="00C3293D"/>
    <w:rsid w:val="00C34536"/>
    <w:rsid w:val="00C34CB9"/>
    <w:rsid w:val="00C34ED9"/>
    <w:rsid w:val="00C3581B"/>
    <w:rsid w:val="00C35B73"/>
    <w:rsid w:val="00C362DB"/>
    <w:rsid w:val="00C364F3"/>
    <w:rsid w:val="00C3683E"/>
    <w:rsid w:val="00C375AF"/>
    <w:rsid w:val="00C37A55"/>
    <w:rsid w:val="00C401C6"/>
    <w:rsid w:val="00C40B6B"/>
    <w:rsid w:val="00C40B81"/>
    <w:rsid w:val="00C40E0A"/>
    <w:rsid w:val="00C411BC"/>
    <w:rsid w:val="00C413BA"/>
    <w:rsid w:val="00C413BE"/>
    <w:rsid w:val="00C41F68"/>
    <w:rsid w:val="00C42AC8"/>
    <w:rsid w:val="00C43257"/>
    <w:rsid w:val="00C4389B"/>
    <w:rsid w:val="00C43961"/>
    <w:rsid w:val="00C439C3"/>
    <w:rsid w:val="00C439EF"/>
    <w:rsid w:val="00C43DE0"/>
    <w:rsid w:val="00C4518D"/>
    <w:rsid w:val="00C45C1E"/>
    <w:rsid w:val="00C461AE"/>
    <w:rsid w:val="00C4732B"/>
    <w:rsid w:val="00C47537"/>
    <w:rsid w:val="00C50331"/>
    <w:rsid w:val="00C5051F"/>
    <w:rsid w:val="00C50923"/>
    <w:rsid w:val="00C510CC"/>
    <w:rsid w:val="00C511E1"/>
    <w:rsid w:val="00C51B6A"/>
    <w:rsid w:val="00C521BB"/>
    <w:rsid w:val="00C52228"/>
    <w:rsid w:val="00C52316"/>
    <w:rsid w:val="00C52347"/>
    <w:rsid w:val="00C52662"/>
    <w:rsid w:val="00C537FC"/>
    <w:rsid w:val="00C5380C"/>
    <w:rsid w:val="00C552B1"/>
    <w:rsid w:val="00C555AC"/>
    <w:rsid w:val="00C55A74"/>
    <w:rsid w:val="00C55E2E"/>
    <w:rsid w:val="00C55FF8"/>
    <w:rsid w:val="00C56FFD"/>
    <w:rsid w:val="00C5712F"/>
    <w:rsid w:val="00C579AA"/>
    <w:rsid w:val="00C57F13"/>
    <w:rsid w:val="00C60443"/>
    <w:rsid w:val="00C607F6"/>
    <w:rsid w:val="00C616AA"/>
    <w:rsid w:val="00C61F18"/>
    <w:rsid w:val="00C627F5"/>
    <w:rsid w:val="00C62B4C"/>
    <w:rsid w:val="00C62CFA"/>
    <w:rsid w:val="00C631D7"/>
    <w:rsid w:val="00C63764"/>
    <w:rsid w:val="00C64314"/>
    <w:rsid w:val="00C6443C"/>
    <w:rsid w:val="00C64B62"/>
    <w:rsid w:val="00C65266"/>
    <w:rsid w:val="00C6559A"/>
    <w:rsid w:val="00C659A2"/>
    <w:rsid w:val="00C661DB"/>
    <w:rsid w:val="00C6621A"/>
    <w:rsid w:val="00C66388"/>
    <w:rsid w:val="00C66896"/>
    <w:rsid w:val="00C66C3F"/>
    <w:rsid w:val="00C66CAA"/>
    <w:rsid w:val="00C671B7"/>
    <w:rsid w:val="00C67D88"/>
    <w:rsid w:val="00C70340"/>
    <w:rsid w:val="00C70711"/>
    <w:rsid w:val="00C70736"/>
    <w:rsid w:val="00C7093C"/>
    <w:rsid w:val="00C71161"/>
    <w:rsid w:val="00C717B6"/>
    <w:rsid w:val="00C71C7D"/>
    <w:rsid w:val="00C731C6"/>
    <w:rsid w:val="00C73B73"/>
    <w:rsid w:val="00C73C1A"/>
    <w:rsid w:val="00C7449B"/>
    <w:rsid w:val="00C745E9"/>
    <w:rsid w:val="00C7505C"/>
    <w:rsid w:val="00C7521F"/>
    <w:rsid w:val="00C7561D"/>
    <w:rsid w:val="00C75694"/>
    <w:rsid w:val="00C7662E"/>
    <w:rsid w:val="00C81EF5"/>
    <w:rsid w:val="00C82663"/>
    <w:rsid w:val="00C8289D"/>
    <w:rsid w:val="00C829C9"/>
    <w:rsid w:val="00C82AA1"/>
    <w:rsid w:val="00C82CF9"/>
    <w:rsid w:val="00C830DB"/>
    <w:rsid w:val="00C840C6"/>
    <w:rsid w:val="00C857AD"/>
    <w:rsid w:val="00C8616A"/>
    <w:rsid w:val="00C8647A"/>
    <w:rsid w:val="00C87078"/>
    <w:rsid w:val="00C87B2B"/>
    <w:rsid w:val="00C87FCB"/>
    <w:rsid w:val="00C9016A"/>
    <w:rsid w:val="00C915C7"/>
    <w:rsid w:val="00C92E11"/>
    <w:rsid w:val="00C93080"/>
    <w:rsid w:val="00C9368A"/>
    <w:rsid w:val="00C93FAD"/>
    <w:rsid w:val="00C9467E"/>
    <w:rsid w:val="00C947B2"/>
    <w:rsid w:val="00C94FC6"/>
    <w:rsid w:val="00C951F1"/>
    <w:rsid w:val="00C95323"/>
    <w:rsid w:val="00C968C3"/>
    <w:rsid w:val="00C96977"/>
    <w:rsid w:val="00C971A7"/>
    <w:rsid w:val="00C97A99"/>
    <w:rsid w:val="00C97B50"/>
    <w:rsid w:val="00CA0109"/>
    <w:rsid w:val="00CA050A"/>
    <w:rsid w:val="00CA06B0"/>
    <w:rsid w:val="00CA09EF"/>
    <w:rsid w:val="00CA0BBD"/>
    <w:rsid w:val="00CA0C47"/>
    <w:rsid w:val="00CA0D72"/>
    <w:rsid w:val="00CA11F8"/>
    <w:rsid w:val="00CA13BA"/>
    <w:rsid w:val="00CA1807"/>
    <w:rsid w:val="00CA1A5D"/>
    <w:rsid w:val="00CA1B1D"/>
    <w:rsid w:val="00CA214F"/>
    <w:rsid w:val="00CA25D8"/>
    <w:rsid w:val="00CA328D"/>
    <w:rsid w:val="00CA32E0"/>
    <w:rsid w:val="00CA3E1D"/>
    <w:rsid w:val="00CA431B"/>
    <w:rsid w:val="00CA5344"/>
    <w:rsid w:val="00CA5F2E"/>
    <w:rsid w:val="00CA6263"/>
    <w:rsid w:val="00CA6727"/>
    <w:rsid w:val="00CA6C45"/>
    <w:rsid w:val="00CA6EE7"/>
    <w:rsid w:val="00CA7082"/>
    <w:rsid w:val="00CA72AF"/>
    <w:rsid w:val="00CB00E5"/>
    <w:rsid w:val="00CB15BF"/>
    <w:rsid w:val="00CB22D7"/>
    <w:rsid w:val="00CB2A1E"/>
    <w:rsid w:val="00CB325A"/>
    <w:rsid w:val="00CB3382"/>
    <w:rsid w:val="00CB36E5"/>
    <w:rsid w:val="00CB391B"/>
    <w:rsid w:val="00CB39CE"/>
    <w:rsid w:val="00CB5009"/>
    <w:rsid w:val="00CB5491"/>
    <w:rsid w:val="00CB5775"/>
    <w:rsid w:val="00CB596C"/>
    <w:rsid w:val="00CB6730"/>
    <w:rsid w:val="00CB6933"/>
    <w:rsid w:val="00CB7563"/>
    <w:rsid w:val="00CB7711"/>
    <w:rsid w:val="00CB7A26"/>
    <w:rsid w:val="00CB7AA5"/>
    <w:rsid w:val="00CB7DC1"/>
    <w:rsid w:val="00CB7E28"/>
    <w:rsid w:val="00CB7F6B"/>
    <w:rsid w:val="00CB7FEC"/>
    <w:rsid w:val="00CC046E"/>
    <w:rsid w:val="00CC17F3"/>
    <w:rsid w:val="00CC1889"/>
    <w:rsid w:val="00CC26AC"/>
    <w:rsid w:val="00CC2964"/>
    <w:rsid w:val="00CC2A47"/>
    <w:rsid w:val="00CC2B27"/>
    <w:rsid w:val="00CC2CDE"/>
    <w:rsid w:val="00CC2D7A"/>
    <w:rsid w:val="00CC306D"/>
    <w:rsid w:val="00CC3652"/>
    <w:rsid w:val="00CC3EA8"/>
    <w:rsid w:val="00CC3FC6"/>
    <w:rsid w:val="00CC41B2"/>
    <w:rsid w:val="00CC4898"/>
    <w:rsid w:val="00CC4A2D"/>
    <w:rsid w:val="00CC59D9"/>
    <w:rsid w:val="00CC6EFD"/>
    <w:rsid w:val="00CC75F1"/>
    <w:rsid w:val="00CC7637"/>
    <w:rsid w:val="00CC7899"/>
    <w:rsid w:val="00CD080B"/>
    <w:rsid w:val="00CD09B4"/>
    <w:rsid w:val="00CD133D"/>
    <w:rsid w:val="00CD17B1"/>
    <w:rsid w:val="00CD26C9"/>
    <w:rsid w:val="00CD2A2C"/>
    <w:rsid w:val="00CD2B31"/>
    <w:rsid w:val="00CD37E2"/>
    <w:rsid w:val="00CD3911"/>
    <w:rsid w:val="00CD3A7C"/>
    <w:rsid w:val="00CD42BC"/>
    <w:rsid w:val="00CD466E"/>
    <w:rsid w:val="00CD4A16"/>
    <w:rsid w:val="00CD4DA5"/>
    <w:rsid w:val="00CD6F93"/>
    <w:rsid w:val="00CD716A"/>
    <w:rsid w:val="00CD73FB"/>
    <w:rsid w:val="00CD7DE3"/>
    <w:rsid w:val="00CE02E2"/>
    <w:rsid w:val="00CE083C"/>
    <w:rsid w:val="00CE0CA9"/>
    <w:rsid w:val="00CE15CC"/>
    <w:rsid w:val="00CE2226"/>
    <w:rsid w:val="00CE2624"/>
    <w:rsid w:val="00CE2962"/>
    <w:rsid w:val="00CE2A68"/>
    <w:rsid w:val="00CE2AF3"/>
    <w:rsid w:val="00CE2C7F"/>
    <w:rsid w:val="00CE2F2B"/>
    <w:rsid w:val="00CE3177"/>
    <w:rsid w:val="00CE3CDC"/>
    <w:rsid w:val="00CE4C08"/>
    <w:rsid w:val="00CE4D0F"/>
    <w:rsid w:val="00CE51C9"/>
    <w:rsid w:val="00CE5948"/>
    <w:rsid w:val="00CE5E1D"/>
    <w:rsid w:val="00CE6262"/>
    <w:rsid w:val="00CE650F"/>
    <w:rsid w:val="00CE6CF6"/>
    <w:rsid w:val="00CE6F1D"/>
    <w:rsid w:val="00CE7477"/>
    <w:rsid w:val="00CE7931"/>
    <w:rsid w:val="00CE7EF0"/>
    <w:rsid w:val="00CF054B"/>
    <w:rsid w:val="00CF1324"/>
    <w:rsid w:val="00CF21D8"/>
    <w:rsid w:val="00CF22A7"/>
    <w:rsid w:val="00CF324F"/>
    <w:rsid w:val="00CF3298"/>
    <w:rsid w:val="00CF3383"/>
    <w:rsid w:val="00CF33D1"/>
    <w:rsid w:val="00CF3AD0"/>
    <w:rsid w:val="00CF4374"/>
    <w:rsid w:val="00CF506E"/>
    <w:rsid w:val="00CF5088"/>
    <w:rsid w:val="00CF5834"/>
    <w:rsid w:val="00CF6497"/>
    <w:rsid w:val="00CF64B4"/>
    <w:rsid w:val="00CF71D8"/>
    <w:rsid w:val="00CF7CDC"/>
    <w:rsid w:val="00CF7EF2"/>
    <w:rsid w:val="00D000C3"/>
    <w:rsid w:val="00D0012E"/>
    <w:rsid w:val="00D0059E"/>
    <w:rsid w:val="00D00C5D"/>
    <w:rsid w:val="00D019C8"/>
    <w:rsid w:val="00D01C54"/>
    <w:rsid w:val="00D01EAA"/>
    <w:rsid w:val="00D0229E"/>
    <w:rsid w:val="00D023BD"/>
    <w:rsid w:val="00D02864"/>
    <w:rsid w:val="00D0393C"/>
    <w:rsid w:val="00D03B0C"/>
    <w:rsid w:val="00D03D6F"/>
    <w:rsid w:val="00D04307"/>
    <w:rsid w:val="00D048F2"/>
    <w:rsid w:val="00D05190"/>
    <w:rsid w:val="00D05AB8"/>
    <w:rsid w:val="00D06188"/>
    <w:rsid w:val="00D06266"/>
    <w:rsid w:val="00D06483"/>
    <w:rsid w:val="00D103B4"/>
    <w:rsid w:val="00D104CE"/>
    <w:rsid w:val="00D10CC9"/>
    <w:rsid w:val="00D12167"/>
    <w:rsid w:val="00D1227B"/>
    <w:rsid w:val="00D12CC0"/>
    <w:rsid w:val="00D12DB2"/>
    <w:rsid w:val="00D131FF"/>
    <w:rsid w:val="00D1353A"/>
    <w:rsid w:val="00D13895"/>
    <w:rsid w:val="00D13AF3"/>
    <w:rsid w:val="00D14D39"/>
    <w:rsid w:val="00D1523B"/>
    <w:rsid w:val="00D153FD"/>
    <w:rsid w:val="00D155D4"/>
    <w:rsid w:val="00D16138"/>
    <w:rsid w:val="00D161BC"/>
    <w:rsid w:val="00D1643A"/>
    <w:rsid w:val="00D16727"/>
    <w:rsid w:val="00D16806"/>
    <w:rsid w:val="00D16DA2"/>
    <w:rsid w:val="00D1733A"/>
    <w:rsid w:val="00D17824"/>
    <w:rsid w:val="00D17DE9"/>
    <w:rsid w:val="00D2019F"/>
    <w:rsid w:val="00D20356"/>
    <w:rsid w:val="00D20406"/>
    <w:rsid w:val="00D20B77"/>
    <w:rsid w:val="00D20C16"/>
    <w:rsid w:val="00D21778"/>
    <w:rsid w:val="00D21840"/>
    <w:rsid w:val="00D219FB"/>
    <w:rsid w:val="00D21EB0"/>
    <w:rsid w:val="00D226EA"/>
    <w:rsid w:val="00D22DFE"/>
    <w:rsid w:val="00D239C0"/>
    <w:rsid w:val="00D24188"/>
    <w:rsid w:val="00D262FC"/>
    <w:rsid w:val="00D26378"/>
    <w:rsid w:val="00D269C3"/>
    <w:rsid w:val="00D26AA1"/>
    <w:rsid w:val="00D27341"/>
    <w:rsid w:val="00D27785"/>
    <w:rsid w:val="00D304C7"/>
    <w:rsid w:val="00D31771"/>
    <w:rsid w:val="00D319B1"/>
    <w:rsid w:val="00D319FB"/>
    <w:rsid w:val="00D31C9A"/>
    <w:rsid w:val="00D31F22"/>
    <w:rsid w:val="00D32233"/>
    <w:rsid w:val="00D32463"/>
    <w:rsid w:val="00D328C0"/>
    <w:rsid w:val="00D32ACD"/>
    <w:rsid w:val="00D336C3"/>
    <w:rsid w:val="00D33D43"/>
    <w:rsid w:val="00D35798"/>
    <w:rsid w:val="00D3679A"/>
    <w:rsid w:val="00D36877"/>
    <w:rsid w:val="00D36B91"/>
    <w:rsid w:val="00D36BCF"/>
    <w:rsid w:val="00D372E6"/>
    <w:rsid w:val="00D407D3"/>
    <w:rsid w:val="00D4210E"/>
    <w:rsid w:val="00D4212C"/>
    <w:rsid w:val="00D42DA9"/>
    <w:rsid w:val="00D4433A"/>
    <w:rsid w:val="00D44A29"/>
    <w:rsid w:val="00D454A7"/>
    <w:rsid w:val="00D45697"/>
    <w:rsid w:val="00D461B1"/>
    <w:rsid w:val="00D46275"/>
    <w:rsid w:val="00D46411"/>
    <w:rsid w:val="00D4672C"/>
    <w:rsid w:val="00D46E4C"/>
    <w:rsid w:val="00D4714B"/>
    <w:rsid w:val="00D471A3"/>
    <w:rsid w:val="00D4791F"/>
    <w:rsid w:val="00D47B0F"/>
    <w:rsid w:val="00D47CCC"/>
    <w:rsid w:val="00D509B8"/>
    <w:rsid w:val="00D50C00"/>
    <w:rsid w:val="00D51DBA"/>
    <w:rsid w:val="00D52009"/>
    <w:rsid w:val="00D529B5"/>
    <w:rsid w:val="00D52A20"/>
    <w:rsid w:val="00D52CD3"/>
    <w:rsid w:val="00D53457"/>
    <w:rsid w:val="00D54191"/>
    <w:rsid w:val="00D54A38"/>
    <w:rsid w:val="00D54E5C"/>
    <w:rsid w:val="00D55394"/>
    <w:rsid w:val="00D557F0"/>
    <w:rsid w:val="00D55B1B"/>
    <w:rsid w:val="00D55D6C"/>
    <w:rsid w:val="00D55F15"/>
    <w:rsid w:val="00D56266"/>
    <w:rsid w:val="00D5640B"/>
    <w:rsid w:val="00D56B7E"/>
    <w:rsid w:val="00D56D4C"/>
    <w:rsid w:val="00D571F4"/>
    <w:rsid w:val="00D57CB8"/>
    <w:rsid w:val="00D57FBD"/>
    <w:rsid w:val="00D60BB2"/>
    <w:rsid w:val="00D61316"/>
    <w:rsid w:val="00D614CF"/>
    <w:rsid w:val="00D623CC"/>
    <w:rsid w:val="00D625DD"/>
    <w:rsid w:val="00D632EC"/>
    <w:rsid w:val="00D63869"/>
    <w:rsid w:val="00D6532C"/>
    <w:rsid w:val="00D65373"/>
    <w:rsid w:val="00D65828"/>
    <w:rsid w:val="00D65C4C"/>
    <w:rsid w:val="00D661D9"/>
    <w:rsid w:val="00D6629F"/>
    <w:rsid w:val="00D6685B"/>
    <w:rsid w:val="00D679B3"/>
    <w:rsid w:val="00D67A40"/>
    <w:rsid w:val="00D67B1D"/>
    <w:rsid w:val="00D70C4D"/>
    <w:rsid w:val="00D71E3A"/>
    <w:rsid w:val="00D7202F"/>
    <w:rsid w:val="00D72070"/>
    <w:rsid w:val="00D724D6"/>
    <w:rsid w:val="00D72D7F"/>
    <w:rsid w:val="00D738AA"/>
    <w:rsid w:val="00D73CA2"/>
    <w:rsid w:val="00D73E09"/>
    <w:rsid w:val="00D741CE"/>
    <w:rsid w:val="00D74471"/>
    <w:rsid w:val="00D74D58"/>
    <w:rsid w:val="00D7504A"/>
    <w:rsid w:val="00D76D6A"/>
    <w:rsid w:val="00D77B69"/>
    <w:rsid w:val="00D809EF"/>
    <w:rsid w:val="00D80CD4"/>
    <w:rsid w:val="00D81624"/>
    <w:rsid w:val="00D81DCB"/>
    <w:rsid w:val="00D8253A"/>
    <w:rsid w:val="00D825D9"/>
    <w:rsid w:val="00D83149"/>
    <w:rsid w:val="00D8317A"/>
    <w:rsid w:val="00D8367C"/>
    <w:rsid w:val="00D83BF0"/>
    <w:rsid w:val="00D83D24"/>
    <w:rsid w:val="00D83D80"/>
    <w:rsid w:val="00D8401B"/>
    <w:rsid w:val="00D84CEB"/>
    <w:rsid w:val="00D85392"/>
    <w:rsid w:val="00D85523"/>
    <w:rsid w:val="00D857B1"/>
    <w:rsid w:val="00D86A09"/>
    <w:rsid w:val="00D86A65"/>
    <w:rsid w:val="00D87EAD"/>
    <w:rsid w:val="00D9028E"/>
    <w:rsid w:val="00D9051D"/>
    <w:rsid w:val="00D90C77"/>
    <w:rsid w:val="00D91668"/>
    <w:rsid w:val="00D91F27"/>
    <w:rsid w:val="00D9245C"/>
    <w:rsid w:val="00D93872"/>
    <w:rsid w:val="00D93A68"/>
    <w:rsid w:val="00D93B5E"/>
    <w:rsid w:val="00D93CBE"/>
    <w:rsid w:val="00D93E5B"/>
    <w:rsid w:val="00D9461F"/>
    <w:rsid w:val="00D94E4A"/>
    <w:rsid w:val="00D95808"/>
    <w:rsid w:val="00D96707"/>
    <w:rsid w:val="00D969B9"/>
    <w:rsid w:val="00D97395"/>
    <w:rsid w:val="00D974CA"/>
    <w:rsid w:val="00D97F16"/>
    <w:rsid w:val="00DA050D"/>
    <w:rsid w:val="00DA22C8"/>
    <w:rsid w:val="00DA2376"/>
    <w:rsid w:val="00DA2847"/>
    <w:rsid w:val="00DA3792"/>
    <w:rsid w:val="00DA3B13"/>
    <w:rsid w:val="00DA3C9C"/>
    <w:rsid w:val="00DA4830"/>
    <w:rsid w:val="00DA4976"/>
    <w:rsid w:val="00DA65E1"/>
    <w:rsid w:val="00DA6B6B"/>
    <w:rsid w:val="00DA7016"/>
    <w:rsid w:val="00DA7A38"/>
    <w:rsid w:val="00DA7FC3"/>
    <w:rsid w:val="00DB00F9"/>
    <w:rsid w:val="00DB0A99"/>
    <w:rsid w:val="00DB1181"/>
    <w:rsid w:val="00DB1868"/>
    <w:rsid w:val="00DB1942"/>
    <w:rsid w:val="00DB1963"/>
    <w:rsid w:val="00DB1B77"/>
    <w:rsid w:val="00DB3998"/>
    <w:rsid w:val="00DB4577"/>
    <w:rsid w:val="00DB4E71"/>
    <w:rsid w:val="00DB5D0C"/>
    <w:rsid w:val="00DB5EB7"/>
    <w:rsid w:val="00DB6B26"/>
    <w:rsid w:val="00DB6DD5"/>
    <w:rsid w:val="00DB6F99"/>
    <w:rsid w:val="00DB75B7"/>
    <w:rsid w:val="00DB7FF7"/>
    <w:rsid w:val="00DC05DE"/>
    <w:rsid w:val="00DC05ED"/>
    <w:rsid w:val="00DC11A0"/>
    <w:rsid w:val="00DC1B19"/>
    <w:rsid w:val="00DC2759"/>
    <w:rsid w:val="00DC2B54"/>
    <w:rsid w:val="00DC2CDA"/>
    <w:rsid w:val="00DC2EF9"/>
    <w:rsid w:val="00DC368E"/>
    <w:rsid w:val="00DC40BE"/>
    <w:rsid w:val="00DC4435"/>
    <w:rsid w:val="00DC46E8"/>
    <w:rsid w:val="00DC4BE9"/>
    <w:rsid w:val="00DC5188"/>
    <w:rsid w:val="00DC53CF"/>
    <w:rsid w:val="00DC656E"/>
    <w:rsid w:val="00DC65D9"/>
    <w:rsid w:val="00DC7474"/>
    <w:rsid w:val="00DC7FDB"/>
    <w:rsid w:val="00DD0126"/>
    <w:rsid w:val="00DD047C"/>
    <w:rsid w:val="00DD0AE3"/>
    <w:rsid w:val="00DD0B08"/>
    <w:rsid w:val="00DD16C9"/>
    <w:rsid w:val="00DD1D0E"/>
    <w:rsid w:val="00DD3327"/>
    <w:rsid w:val="00DD3797"/>
    <w:rsid w:val="00DD37E8"/>
    <w:rsid w:val="00DD411B"/>
    <w:rsid w:val="00DD44B9"/>
    <w:rsid w:val="00DD4810"/>
    <w:rsid w:val="00DD4F47"/>
    <w:rsid w:val="00DD57E7"/>
    <w:rsid w:val="00DD5986"/>
    <w:rsid w:val="00DD6EF5"/>
    <w:rsid w:val="00DD71C0"/>
    <w:rsid w:val="00DE00ED"/>
    <w:rsid w:val="00DE0157"/>
    <w:rsid w:val="00DE0830"/>
    <w:rsid w:val="00DE0B6C"/>
    <w:rsid w:val="00DE0DE9"/>
    <w:rsid w:val="00DE1274"/>
    <w:rsid w:val="00DE292B"/>
    <w:rsid w:val="00DE2A4C"/>
    <w:rsid w:val="00DE31D1"/>
    <w:rsid w:val="00DE34DB"/>
    <w:rsid w:val="00DE64BD"/>
    <w:rsid w:val="00DE66FC"/>
    <w:rsid w:val="00DE69B7"/>
    <w:rsid w:val="00DE747E"/>
    <w:rsid w:val="00DE77D3"/>
    <w:rsid w:val="00DE7AAF"/>
    <w:rsid w:val="00DE7F64"/>
    <w:rsid w:val="00DF01AB"/>
    <w:rsid w:val="00DF0E04"/>
    <w:rsid w:val="00DF13B8"/>
    <w:rsid w:val="00DF1C8C"/>
    <w:rsid w:val="00DF20FB"/>
    <w:rsid w:val="00DF2907"/>
    <w:rsid w:val="00DF2AFA"/>
    <w:rsid w:val="00DF34CF"/>
    <w:rsid w:val="00DF3603"/>
    <w:rsid w:val="00DF3F31"/>
    <w:rsid w:val="00DF4CCD"/>
    <w:rsid w:val="00DF5A22"/>
    <w:rsid w:val="00DF5C10"/>
    <w:rsid w:val="00DF6146"/>
    <w:rsid w:val="00DF6174"/>
    <w:rsid w:val="00DF61B6"/>
    <w:rsid w:val="00DF635C"/>
    <w:rsid w:val="00DF651C"/>
    <w:rsid w:val="00DF67D2"/>
    <w:rsid w:val="00DF6AA2"/>
    <w:rsid w:val="00DF7267"/>
    <w:rsid w:val="00DF77B8"/>
    <w:rsid w:val="00E0024C"/>
    <w:rsid w:val="00E012FA"/>
    <w:rsid w:val="00E01375"/>
    <w:rsid w:val="00E01FC4"/>
    <w:rsid w:val="00E02220"/>
    <w:rsid w:val="00E03819"/>
    <w:rsid w:val="00E04E57"/>
    <w:rsid w:val="00E05C53"/>
    <w:rsid w:val="00E06024"/>
    <w:rsid w:val="00E0668F"/>
    <w:rsid w:val="00E06D83"/>
    <w:rsid w:val="00E073DC"/>
    <w:rsid w:val="00E074D8"/>
    <w:rsid w:val="00E0765C"/>
    <w:rsid w:val="00E07B78"/>
    <w:rsid w:val="00E07ED8"/>
    <w:rsid w:val="00E07F59"/>
    <w:rsid w:val="00E10128"/>
    <w:rsid w:val="00E1047F"/>
    <w:rsid w:val="00E1102D"/>
    <w:rsid w:val="00E111E2"/>
    <w:rsid w:val="00E113C0"/>
    <w:rsid w:val="00E1162C"/>
    <w:rsid w:val="00E128CB"/>
    <w:rsid w:val="00E1322F"/>
    <w:rsid w:val="00E133FB"/>
    <w:rsid w:val="00E13495"/>
    <w:rsid w:val="00E137CA"/>
    <w:rsid w:val="00E13BBC"/>
    <w:rsid w:val="00E14881"/>
    <w:rsid w:val="00E1512B"/>
    <w:rsid w:val="00E1528F"/>
    <w:rsid w:val="00E15343"/>
    <w:rsid w:val="00E162E9"/>
    <w:rsid w:val="00E16311"/>
    <w:rsid w:val="00E16974"/>
    <w:rsid w:val="00E16AAE"/>
    <w:rsid w:val="00E16F57"/>
    <w:rsid w:val="00E20174"/>
    <w:rsid w:val="00E20B6F"/>
    <w:rsid w:val="00E20D85"/>
    <w:rsid w:val="00E20E24"/>
    <w:rsid w:val="00E2119A"/>
    <w:rsid w:val="00E21203"/>
    <w:rsid w:val="00E21B3A"/>
    <w:rsid w:val="00E21BA7"/>
    <w:rsid w:val="00E220FC"/>
    <w:rsid w:val="00E227E2"/>
    <w:rsid w:val="00E231BA"/>
    <w:rsid w:val="00E2341F"/>
    <w:rsid w:val="00E237FE"/>
    <w:rsid w:val="00E23FB2"/>
    <w:rsid w:val="00E242C9"/>
    <w:rsid w:val="00E255DD"/>
    <w:rsid w:val="00E25701"/>
    <w:rsid w:val="00E267D3"/>
    <w:rsid w:val="00E26ADB"/>
    <w:rsid w:val="00E27016"/>
    <w:rsid w:val="00E27342"/>
    <w:rsid w:val="00E27760"/>
    <w:rsid w:val="00E30148"/>
    <w:rsid w:val="00E30B19"/>
    <w:rsid w:val="00E3129E"/>
    <w:rsid w:val="00E315FD"/>
    <w:rsid w:val="00E31CC3"/>
    <w:rsid w:val="00E3231A"/>
    <w:rsid w:val="00E33BB7"/>
    <w:rsid w:val="00E34135"/>
    <w:rsid w:val="00E3459F"/>
    <w:rsid w:val="00E34D5B"/>
    <w:rsid w:val="00E35218"/>
    <w:rsid w:val="00E35229"/>
    <w:rsid w:val="00E360DC"/>
    <w:rsid w:val="00E36905"/>
    <w:rsid w:val="00E36EB1"/>
    <w:rsid w:val="00E36FA8"/>
    <w:rsid w:val="00E37B5B"/>
    <w:rsid w:val="00E37DBA"/>
    <w:rsid w:val="00E404C1"/>
    <w:rsid w:val="00E40B47"/>
    <w:rsid w:val="00E418B9"/>
    <w:rsid w:val="00E421F3"/>
    <w:rsid w:val="00E422AA"/>
    <w:rsid w:val="00E42883"/>
    <w:rsid w:val="00E42CB9"/>
    <w:rsid w:val="00E43073"/>
    <w:rsid w:val="00E43284"/>
    <w:rsid w:val="00E43496"/>
    <w:rsid w:val="00E43AAA"/>
    <w:rsid w:val="00E43D6A"/>
    <w:rsid w:val="00E445DA"/>
    <w:rsid w:val="00E4567F"/>
    <w:rsid w:val="00E45FD8"/>
    <w:rsid w:val="00E46C45"/>
    <w:rsid w:val="00E46C51"/>
    <w:rsid w:val="00E470E9"/>
    <w:rsid w:val="00E47E52"/>
    <w:rsid w:val="00E50075"/>
    <w:rsid w:val="00E5030C"/>
    <w:rsid w:val="00E50458"/>
    <w:rsid w:val="00E50601"/>
    <w:rsid w:val="00E50C18"/>
    <w:rsid w:val="00E52130"/>
    <w:rsid w:val="00E52197"/>
    <w:rsid w:val="00E5267A"/>
    <w:rsid w:val="00E52D09"/>
    <w:rsid w:val="00E52D5D"/>
    <w:rsid w:val="00E52E1C"/>
    <w:rsid w:val="00E53402"/>
    <w:rsid w:val="00E53637"/>
    <w:rsid w:val="00E53774"/>
    <w:rsid w:val="00E53CB4"/>
    <w:rsid w:val="00E53F9E"/>
    <w:rsid w:val="00E54099"/>
    <w:rsid w:val="00E549C1"/>
    <w:rsid w:val="00E54A0E"/>
    <w:rsid w:val="00E54A59"/>
    <w:rsid w:val="00E54C6E"/>
    <w:rsid w:val="00E5524A"/>
    <w:rsid w:val="00E55411"/>
    <w:rsid w:val="00E56676"/>
    <w:rsid w:val="00E56785"/>
    <w:rsid w:val="00E56B66"/>
    <w:rsid w:val="00E56D30"/>
    <w:rsid w:val="00E56D8B"/>
    <w:rsid w:val="00E5792B"/>
    <w:rsid w:val="00E57B15"/>
    <w:rsid w:val="00E57B8A"/>
    <w:rsid w:val="00E603F6"/>
    <w:rsid w:val="00E60571"/>
    <w:rsid w:val="00E605B2"/>
    <w:rsid w:val="00E60639"/>
    <w:rsid w:val="00E60B35"/>
    <w:rsid w:val="00E610E1"/>
    <w:rsid w:val="00E611F9"/>
    <w:rsid w:val="00E613A4"/>
    <w:rsid w:val="00E61655"/>
    <w:rsid w:val="00E61CD6"/>
    <w:rsid w:val="00E62FCE"/>
    <w:rsid w:val="00E636E6"/>
    <w:rsid w:val="00E63A07"/>
    <w:rsid w:val="00E63D41"/>
    <w:rsid w:val="00E64020"/>
    <w:rsid w:val="00E642C9"/>
    <w:rsid w:val="00E64F3A"/>
    <w:rsid w:val="00E66178"/>
    <w:rsid w:val="00E66303"/>
    <w:rsid w:val="00E67ECA"/>
    <w:rsid w:val="00E67FC3"/>
    <w:rsid w:val="00E70112"/>
    <w:rsid w:val="00E7015B"/>
    <w:rsid w:val="00E702C2"/>
    <w:rsid w:val="00E7073C"/>
    <w:rsid w:val="00E71044"/>
    <w:rsid w:val="00E711D5"/>
    <w:rsid w:val="00E7127F"/>
    <w:rsid w:val="00E712B2"/>
    <w:rsid w:val="00E71A7E"/>
    <w:rsid w:val="00E71ECE"/>
    <w:rsid w:val="00E720D4"/>
    <w:rsid w:val="00E72A88"/>
    <w:rsid w:val="00E7323D"/>
    <w:rsid w:val="00E73299"/>
    <w:rsid w:val="00E738C6"/>
    <w:rsid w:val="00E7390F"/>
    <w:rsid w:val="00E74298"/>
    <w:rsid w:val="00E7449D"/>
    <w:rsid w:val="00E7521F"/>
    <w:rsid w:val="00E75428"/>
    <w:rsid w:val="00E75935"/>
    <w:rsid w:val="00E75A01"/>
    <w:rsid w:val="00E75A0E"/>
    <w:rsid w:val="00E76671"/>
    <w:rsid w:val="00E767FB"/>
    <w:rsid w:val="00E76B09"/>
    <w:rsid w:val="00E76B9E"/>
    <w:rsid w:val="00E76F8D"/>
    <w:rsid w:val="00E77A2B"/>
    <w:rsid w:val="00E77EEB"/>
    <w:rsid w:val="00E81103"/>
    <w:rsid w:val="00E813C8"/>
    <w:rsid w:val="00E8176B"/>
    <w:rsid w:val="00E822E3"/>
    <w:rsid w:val="00E82B60"/>
    <w:rsid w:val="00E83377"/>
    <w:rsid w:val="00E83E73"/>
    <w:rsid w:val="00E8476E"/>
    <w:rsid w:val="00E85177"/>
    <w:rsid w:val="00E862B7"/>
    <w:rsid w:val="00E86379"/>
    <w:rsid w:val="00E867F6"/>
    <w:rsid w:val="00E86836"/>
    <w:rsid w:val="00E86F0D"/>
    <w:rsid w:val="00E905D1"/>
    <w:rsid w:val="00E9071F"/>
    <w:rsid w:val="00E91C03"/>
    <w:rsid w:val="00E921D0"/>
    <w:rsid w:val="00E930E3"/>
    <w:rsid w:val="00E9397F"/>
    <w:rsid w:val="00E93BCB"/>
    <w:rsid w:val="00E94BC6"/>
    <w:rsid w:val="00E95E7E"/>
    <w:rsid w:val="00E967B1"/>
    <w:rsid w:val="00E97548"/>
    <w:rsid w:val="00E9781E"/>
    <w:rsid w:val="00E97A9D"/>
    <w:rsid w:val="00E97B5A"/>
    <w:rsid w:val="00EA0A22"/>
    <w:rsid w:val="00EA0A7A"/>
    <w:rsid w:val="00EA0E55"/>
    <w:rsid w:val="00EA25ED"/>
    <w:rsid w:val="00EA2865"/>
    <w:rsid w:val="00EA3042"/>
    <w:rsid w:val="00EA3476"/>
    <w:rsid w:val="00EA3CA4"/>
    <w:rsid w:val="00EA435F"/>
    <w:rsid w:val="00EA4DDE"/>
    <w:rsid w:val="00EA4E0F"/>
    <w:rsid w:val="00EA4E2B"/>
    <w:rsid w:val="00EA56CB"/>
    <w:rsid w:val="00EA582D"/>
    <w:rsid w:val="00EA5DCD"/>
    <w:rsid w:val="00EA6774"/>
    <w:rsid w:val="00EA6E4C"/>
    <w:rsid w:val="00EA6EF7"/>
    <w:rsid w:val="00EA797C"/>
    <w:rsid w:val="00EA7CCB"/>
    <w:rsid w:val="00EB0492"/>
    <w:rsid w:val="00EB04EB"/>
    <w:rsid w:val="00EB08D8"/>
    <w:rsid w:val="00EB1BFF"/>
    <w:rsid w:val="00EB2E60"/>
    <w:rsid w:val="00EB3F24"/>
    <w:rsid w:val="00EB46AE"/>
    <w:rsid w:val="00EB48A3"/>
    <w:rsid w:val="00EB55C1"/>
    <w:rsid w:val="00EB57F3"/>
    <w:rsid w:val="00EB58B9"/>
    <w:rsid w:val="00EB62DC"/>
    <w:rsid w:val="00EB6C2B"/>
    <w:rsid w:val="00EB70B9"/>
    <w:rsid w:val="00EB75E1"/>
    <w:rsid w:val="00EB7A7D"/>
    <w:rsid w:val="00EB7D90"/>
    <w:rsid w:val="00EC03C0"/>
    <w:rsid w:val="00EC079C"/>
    <w:rsid w:val="00EC19B5"/>
    <w:rsid w:val="00EC247C"/>
    <w:rsid w:val="00EC26DA"/>
    <w:rsid w:val="00EC3185"/>
    <w:rsid w:val="00EC3F35"/>
    <w:rsid w:val="00EC4AB9"/>
    <w:rsid w:val="00EC4C3B"/>
    <w:rsid w:val="00EC4DD7"/>
    <w:rsid w:val="00EC4EA5"/>
    <w:rsid w:val="00EC5232"/>
    <w:rsid w:val="00EC573E"/>
    <w:rsid w:val="00EC5ABD"/>
    <w:rsid w:val="00EC602D"/>
    <w:rsid w:val="00EC6772"/>
    <w:rsid w:val="00EC76FE"/>
    <w:rsid w:val="00ED0049"/>
    <w:rsid w:val="00ED08DE"/>
    <w:rsid w:val="00ED0BCB"/>
    <w:rsid w:val="00ED0CE1"/>
    <w:rsid w:val="00ED107A"/>
    <w:rsid w:val="00ED14BE"/>
    <w:rsid w:val="00ED17FF"/>
    <w:rsid w:val="00ED1DFE"/>
    <w:rsid w:val="00ED22CE"/>
    <w:rsid w:val="00ED2AFB"/>
    <w:rsid w:val="00ED2B3C"/>
    <w:rsid w:val="00ED3917"/>
    <w:rsid w:val="00ED3ECE"/>
    <w:rsid w:val="00ED471A"/>
    <w:rsid w:val="00ED4AAF"/>
    <w:rsid w:val="00ED557D"/>
    <w:rsid w:val="00ED5E22"/>
    <w:rsid w:val="00ED6646"/>
    <w:rsid w:val="00ED6A5F"/>
    <w:rsid w:val="00ED6CCA"/>
    <w:rsid w:val="00ED7A17"/>
    <w:rsid w:val="00EE10C0"/>
    <w:rsid w:val="00EE1545"/>
    <w:rsid w:val="00EE1B22"/>
    <w:rsid w:val="00EE1BC0"/>
    <w:rsid w:val="00EE2AC7"/>
    <w:rsid w:val="00EE37DA"/>
    <w:rsid w:val="00EE3CC2"/>
    <w:rsid w:val="00EE436D"/>
    <w:rsid w:val="00EE45D6"/>
    <w:rsid w:val="00EE4635"/>
    <w:rsid w:val="00EE479C"/>
    <w:rsid w:val="00EE4835"/>
    <w:rsid w:val="00EE5546"/>
    <w:rsid w:val="00EE5723"/>
    <w:rsid w:val="00EE5751"/>
    <w:rsid w:val="00EE58E5"/>
    <w:rsid w:val="00EE6AB4"/>
    <w:rsid w:val="00EE6B6C"/>
    <w:rsid w:val="00EE76E9"/>
    <w:rsid w:val="00EE7B72"/>
    <w:rsid w:val="00EF04E7"/>
    <w:rsid w:val="00EF0CE4"/>
    <w:rsid w:val="00EF1C87"/>
    <w:rsid w:val="00EF273A"/>
    <w:rsid w:val="00EF28AE"/>
    <w:rsid w:val="00EF2D90"/>
    <w:rsid w:val="00EF42BD"/>
    <w:rsid w:val="00EF4655"/>
    <w:rsid w:val="00EF4871"/>
    <w:rsid w:val="00EF6EB8"/>
    <w:rsid w:val="00EF71A6"/>
    <w:rsid w:val="00EF7516"/>
    <w:rsid w:val="00EF7A5C"/>
    <w:rsid w:val="00F0041A"/>
    <w:rsid w:val="00F00D57"/>
    <w:rsid w:val="00F00D6D"/>
    <w:rsid w:val="00F010AB"/>
    <w:rsid w:val="00F01140"/>
    <w:rsid w:val="00F0242F"/>
    <w:rsid w:val="00F02651"/>
    <w:rsid w:val="00F02ABC"/>
    <w:rsid w:val="00F02FE4"/>
    <w:rsid w:val="00F03111"/>
    <w:rsid w:val="00F0371E"/>
    <w:rsid w:val="00F03948"/>
    <w:rsid w:val="00F042D0"/>
    <w:rsid w:val="00F0460B"/>
    <w:rsid w:val="00F04F07"/>
    <w:rsid w:val="00F059B8"/>
    <w:rsid w:val="00F05F5B"/>
    <w:rsid w:val="00F07522"/>
    <w:rsid w:val="00F07738"/>
    <w:rsid w:val="00F07D33"/>
    <w:rsid w:val="00F10185"/>
    <w:rsid w:val="00F10325"/>
    <w:rsid w:val="00F11434"/>
    <w:rsid w:val="00F120DB"/>
    <w:rsid w:val="00F126B3"/>
    <w:rsid w:val="00F1273A"/>
    <w:rsid w:val="00F12F3C"/>
    <w:rsid w:val="00F12FF2"/>
    <w:rsid w:val="00F1343E"/>
    <w:rsid w:val="00F13A6F"/>
    <w:rsid w:val="00F141B5"/>
    <w:rsid w:val="00F14A63"/>
    <w:rsid w:val="00F14BC5"/>
    <w:rsid w:val="00F14D6A"/>
    <w:rsid w:val="00F15A92"/>
    <w:rsid w:val="00F15DCA"/>
    <w:rsid w:val="00F1615E"/>
    <w:rsid w:val="00F162AB"/>
    <w:rsid w:val="00F169EB"/>
    <w:rsid w:val="00F177BC"/>
    <w:rsid w:val="00F206E3"/>
    <w:rsid w:val="00F211CC"/>
    <w:rsid w:val="00F21382"/>
    <w:rsid w:val="00F218A3"/>
    <w:rsid w:val="00F219FD"/>
    <w:rsid w:val="00F22545"/>
    <w:rsid w:val="00F232AF"/>
    <w:rsid w:val="00F2346C"/>
    <w:rsid w:val="00F23ADB"/>
    <w:rsid w:val="00F23B3C"/>
    <w:rsid w:val="00F24190"/>
    <w:rsid w:val="00F24661"/>
    <w:rsid w:val="00F24FDF"/>
    <w:rsid w:val="00F254FE"/>
    <w:rsid w:val="00F25685"/>
    <w:rsid w:val="00F25B81"/>
    <w:rsid w:val="00F25BB6"/>
    <w:rsid w:val="00F25C81"/>
    <w:rsid w:val="00F25F22"/>
    <w:rsid w:val="00F26079"/>
    <w:rsid w:val="00F26D02"/>
    <w:rsid w:val="00F27A91"/>
    <w:rsid w:val="00F302EE"/>
    <w:rsid w:val="00F30389"/>
    <w:rsid w:val="00F3040F"/>
    <w:rsid w:val="00F3165A"/>
    <w:rsid w:val="00F31894"/>
    <w:rsid w:val="00F32D92"/>
    <w:rsid w:val="00F332F9"/>
    <w:rsid w:val="00F33326"/>
    <w:rsid w:val="00F3473B"/>
    <w:rsid w:val="00F34958"/>
    <w:rsid w:val="00F34D7D"/>
    <w:rsid w:val="00F34E11"/>
    <w:rsid w:val="00F35280"/>
    <w:rsid w:val="00F358A0"/>
    <w:rsid w:val="00F35D6F"/>
    <w:rsid w:val="00F365F3"/>
    <w:rsid w:val="00F3682E"/>
    <w:rsid w:val="00F369D6"/>
    <w:rsid w:val="00F37124"/>
    <w:rsid w:val="00F406B5"/>
    <w:rsid w:val="00F40B50"/>
    <w:rsid w:val="00F40BF8"/>
    <w:rsid w:val="00F411A3"/>
    <w:rsid w:val="00F42B60"/>
    <w:rsid w:val="00F437A8"/>
    <w:rsid w:val="00F44216"/>
    <w:rsid w:val="00F4446B"/>
    <w:rsid w:val="00F454AC"/>
    <w:rsid w:val="00F461F1"/>
    <w:rsid w:val="00F46B25"/>
    <w:rsid w:val="00F46F46"/>
    <w:rsid w:val="00F475B5"/>
    <w:rsid w:val="00F5006F"/>
    <w:rsid w:val="00F503A7"/>
    <w:rsid w:val="00F50967"/>
    <w:rsid w:val="00F50C45"/>
    <w:rsid w:val="00F50CC2"/>
    <w:rsid w:val="00F5130D"/>
    <w:rsid w:val="00F5139F"/>
    <w:rsid w:val="00F51AEF"/>
    <w:rsid w:val="00F5251B"/>
    <w:rsid w:val="00F527E3"/>
    <w:rsid w:val="00F52BF6"/>
    <w:rsid w:val="00F53506"/>
    <w:rsid w:val="00F53AD5"/>
    <w:rsid w:val="00F53EFF"/>
    <w:rsid w:val="00F5469C"/>
    <w:rsid w:val="00F546F7"/>
    <w:rsid w:val="00F54808"/>
    <w:rsid w:val="00F549FC"/>
    <w:rsid w:val="00F54AD4"/>
    <w:rsid w:val="00F5534F"/>
    <w:rsid w:val="00F560B0"/>
    <w:rsid w:val="00F5634B"/>
    <w:rsid w:val="00F57F7F"/>
    <w:rsid w:val="00F60D89"/>
    <w:rsid w:val="00F612E0"/>
    <w:rsid w:val="00F62464"/>
    <w:rsid w:val="00F62492"/>
    <w:rsid w:val="00F62D22"/>
    <w:rsid w:val="00F63091"/>
    <w:rsid w:val="00F63560"/>
    <w:rsid w:val="00F64E47"/>
    <w:rsid w:val="00F65AAB"/>
    <w:rsid w:val="00F6601C"/>
    <w:rsid w:val="00F67DD4"/>
    <w:rsid w:val="00F67EC7"/>
    <w:rsid w:val="00F7014B"/>
    <w:rsid w:val="00F70D1A"/>
    <w:rsid w:val="00F719D5"/>
    <w:rsid w:val="00F71A7E"/>
    <w:rsid w:val="00F71C04"/>
    <w:rsid w:val="00F71CDF"/>
    <w:rsid w:val="00F7263F"/>
    <w:rsid w:val="00F735E1"/>
    <w:rsid w:val="00F73765"/>
    <w:rsid w:val="00F7440B"/>
    <w:rsid w:val="00F74742"/>
    <w:rsid w:val="00F7485D"/>
    <w:rsid w:val="00F75FB1"/>
    <w:rsid w:val="00F76794"/>
    <w:rsid w:val="00F76ED6"/>
    <w:rsid w:val="00F76FCF"/>
    <w:rsid w:val="00F77106"/>
    <w:rsid w:val="00F77C1C"/>
    <w:rsid w:val="00F81024"/>
    <w:rsid w:val="00F8192B"/>
    <w:rsid w:val="00F82ABA"/>
    <w:rsid w:val="00F82F1A"/>
    <w:rsid w:val="00F83095"/>
    <w:rsid w:val="00F83975"/>
    <w:rsid w:val="00F84951"/>
    <w:rsid w:val="00F84B37"/>
    <w:rsid w:val="00F85365"/>
    <w:rsid w:val="00F855C6"/>
    <w:rsid w:val="00F85DAB"/>
    <w:rsid w:val="00F861B9"/>
    <w:rsid w:val="00F86887"/>
    <w:rsid w:val="00F86A7D"/>
    <w:rsid w:val="00F86D08"/>
    <w:rsid w:val="00F86F5D"/>
    <w:rsid w:val="00F8719C"/>
    <w:rsid w:val="00F871B5"/>
    <w:rsid w:val="00F872BE"/>
    <w:rsid w:val="00F872DE"/>
    <w:rsid w:val="00F900CE"/>
    <w:rsid w:val="00F923FE"/>
    <w:rsid w:val="00F92557"/>
    <w:rsid w:val="00F9287B"/>
    <w:rsid w:val="00F92B6E"/>
    <w:rsid w:val="00F94583"/>
    <w:rsid w:val="00F94B5F"/>
    <w:rsid w:val="00F9604E"/>
    <w:rsid w:val="00F961D8"/>
    <w:rsid w:val="00F96E13"/>
    <w:rsid w:val="00F972B6"/>
    <w:rsid w:val="00F97404"/>
    <w:rsid w:val="00F9757F"/>
    <w:rsid w:val="00F97C33"/>
    <w:rsid w:val="00FA04D7"/>
    <w:rsid w:val="00FA0AE2"/>
    <w:rsid w:val="00FA0AF8"/>
    <w:rsid w:val="00FA1006"/>
    <w:rsid w:val="00FA1B79"/>
    <w:rsid w:val="00FA1F9E"/>
    <w:rsid w:val="00FA2A4F"/>
    <w:rsid w:val="00FA3F99"/>
    <w:rsid w:val="00FA4032"/>
    <w:rsid w:val="00FA410A"/>
    <w:rsid w:val="00FA4857"/>
    <w:rsid w:val="00FA4ACD"/>
    <w:rsid w:val="00FA513D"/>
    <w:rsid w:val="00FA6CD3"/>
    <w:rsid w:val="00FA6E4E"/>
    <w:rsid w:val="00FA7B0F"/>
    <w:rsid w:val="00FB099B"/>
    <w:rsid w:val="00FB0FDB"/>
    <w:rsid w:val="00FB1A4E"/>
    <w:rsid w:val="00FB20C8"/>
    <w:rsid w:val="00FB256A"/>
    <w:rsid w:val="00FB2EB0"/>
    <w:rsid w:val="00FB4FD0"/>
    <w:rsid w:val="00FB50C6"/>
    <w:rsid w:val="00FB631E"/>
    <w:rsid w:val="00FC071D"/>
    <w:rsid w:val="00FC0935"/>
    <w:rsid w:val="00FC10E5"/>
    <w:rsid w:val="00FC237B"/>
    <w:rsid w:val="00FC25C9"/>
    <w:rsid w:val="00FC2A68"/>
    <w:rsid w:val="00FC328C"/>
    <w:rsid w:val="00FC4338"/>
    <w:rsid w:val="00FC44CC"/>
    <w:rsid w:val="00FC54A4"/>
    <w:rsid w:val="00FC62E3"/>
    <w:rsid w:val="00FC72FD"/>
    <w:rsid w:val="00FC73DD"/>
    <w:rsid w:val="00FC7450"/>
    <w:rsid w:val="00FC7713"/>
    <w:rsid w:val="00FC77C8"/>
    <w:rsid w:val="00FC78AF"/>
    <w:rsid w:val="00FC78B5"/>
    <w:rsid w:val="00FD0120"/>
    <w:rsid w:val="00FD03E1"/>
    <w:rsid w:val="00FD0A53"/>
    <w:rsid w:val="00FD11AB"/>
    <w:rsid w:val="00FD1A74"/>
    <w:rsid w:val="00FD1EA0"/>
    <w:rsid w:val="00FD20AE"/>
    <w:rsid w:val="00FD217E"/>
    <w:rsid w:val="00FD24C7"/>
    <w:rsid w:val="00FD28D8"/>
    <w:rsid w:val="00FD2A32"/>
    <w:rsid w:val="00FD394D"/>
    <w:rsid w:val="00FD436B"/>
    <w:rsid w:val="00FD4E08"/>
    <w:rsid w:val="00FD4E1D"/>
    <w:rsid w:val="00FD4F42"/>
    <w:rsid w:val="00FD5A31"/>
    <w:rsid w:val="00FD5AD8"/>
    <w:rsid w:val="00FD5E2E"/>
    <w:rsid w:val="00FD6196"/>
    <w:rsid w:val="00FD63B3"/>
    <w:rsid w:val="00FD6C3E"/>
    <w:rsid w:val="00FD6CF6"/>
    <w:rsid w:val="00FD6D26"/>
    <w:rsid w:val="00FD7310"/>
    <w:rsid w:val="00FD7361"/>
    <w:rsid w:val="00FD7ADF"/>
    <w:rsid w:val="00FD7F3A"/>
    <w:rsid w:val="00FE05C7"/>
    <w:rsid w:val="00FE1864"/>
    <w:rsid w:val="00FE1B5A"/>
    <w:rsid w:val="00FE223B"/>
    <w:rsid w:val="00FE2687"/>
    <w:rsid w:val="00FE28B9"/>
    <w:rsid w:val="00FE325F"/>
    <w:rsid w:val="00FE3A5E"/>
    <w:rsid w:val="00FE3EA2"/>
    <w:rsid w:val="00FE4177"/>
    <w:rsid w:val="00FE43B4"/>
    <w:rsid w:val="00FE4604"/>
    <w:rsid w:val="00FE5C6E"/>
    <w:rsid w:val="00FE5E22"/>
    <w:rsid w:val="00FE6BEC"/>
    <w:rsid w:val="00FE70A0"/>
    <w:rsid w:val="00FE70C4"/>
    <w:rsid w:val="00FE783F"/>
    <w:rsid w:val="00FE7B66"/>
    <w:rsid w:val="00FE7CC4"/>
    <w:rsid w:val="00FF008E"/>
    <w:rsid w:val="00FF0BC6"/>
    <w:rsid w:val="00FF0E8C"/>
    <w:rsid w:val="00FF1742"/>
    <w:rsid w:val="00FF195B"/>
    <w:rsid w:val="00FF1BE5"/>
    <w:rsid w:val="00FF214E"/>
    <w:rsid w:val="00FF2865"/>
    <w:rsid w:val="00FF2B95"/>
    <w:rsid w:val="00FF3063"/>
    <w:rsid w:val="00FF34B5"/>
    <w:rsid w:val="00FF352A"/>
    <w:rsid w:val="00FF4207"/>
    <w:rsid w:val="00FF4CE8"/>
    <w:rsid w:val="00FF57D8"/>
    <w:rsid w:val="00FF5ACB"/>
    <w:rsid w:val="00FF63CE"/>
    <w:rsid w:val="00FF6E00"/>
    <w:rsid w:val="00FF77BB"/>
  </w:rsids>
  <m:mathPr>
    <m:mathFont m:val="Cambria Math"/>
    <m:brkBin m:val="before"/>
    <m:brkBinSub m:val="--"/>
    <m:smallFrac/>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077851"/>
  <w15:chartTrackingRefBased/>
  <w15:docId w15:val="{92219960-0F27-4E56-B17D-23538FD3D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418B9"/>
    <w:pPr>
      <w:spacing w:after="160" w:line="252" w:lineRule="auto"/>
    </w:pPr>
  </w:style>
  <w:style w:type="paragraph" w:styleId="Heading1">
    <w:name w:val="heading 1"/>
    <w:basedOn w:val="Normal"/>
    <w:next w:val="Normal"/>
    <w:link w:val="Heading1Char"/>
    <w:uiPriority w:val="9"/>
    <w:qFormat/>
    <w:rsid w:val="00CF5834"/>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F5834"/>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DF5C10"/>
    <w:pPr>
      <w:keepNext/>
      <w:keepLines/>
      <w:spacing w:before="120" w:after="0"/>
      <w:jc w:val="both"/>
      <w:outlineLvl w:val="2"/>
    </w:pPr>
    <w:rPr>
      <w:rFonts w:asciiTheme="majorHAnsi" w:eastAsiaTheme="majorEastAsia" w:hAnsiTheme="majorHAnsi" w:cstheme="majorBidi"/>
      <w:b/>
      <w:spacing w:val="4"/>
      <w:sz w:val="24"/>
      <w:szCs w:val="24"/>
    </w:rPr>
  </w:style>
  <w:style w:type="paragraph" w:styleId="Heading4">
    <w:name w:val="heading 4"/>
    <w:basedOn w:val="Normal"/>
    <w:next w:val="Normal"/>
    <w:link w:val="Heading4Char"/>
    <w:uiPriority w:val="9"/>
    <w:semiHidden/>
    <w:unhideWhenUsed/>
    <w:qFormat/>
    <w:rsid w:val="00B2765C"/>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B2765C"/>
    <w:pPr>
      <w:keepNext/>
      <w:keepLines/>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B2765C"/>
    <w:pPr>
      <w:keepNext/>
      <w:keepLines/>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B2765C"/>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765C"/>
    <w:pPr>
      <w:keepNext/>
      <w:keepLines/>
      <w:spacing w:before="20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B2765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F5C10"/>
    <w:pPr>
      <w:spacing w:after="0" w:line="240" w:lineRule="auto"/>
    </w:pPr>
  </w:style>
  <w:style w:type="paragraph" w:styleId="Title">
    <w:name w:val="Title"/>
    <w:basedOn w:val="Normal"/>
    <w:next w:val="Normal"/>
    <w:link w:val="TitleChar"/>
    <w:uiPriority w:val="10"/>
    <w:qFormat/>
    <w:rsid w:val="00B2765C"/>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B2765C"/>
    <w:rPr>
      <w:rFonts w:asciiTheme="majorHAnsi" w:eastAsiaTheme="majorEastAsia" w:hAnsiTheme="majorHAnsi" w:cstheme="majorBidi"/>
      <w:color w:val="323E4F" w:themeColor="text2" w:themeShade="BF"/>
      <w:spacing w:val="5"/>
      <w:sz w:val="52"/>
      <w:szCs w:val="52"/>
    </w:rPr>
  </w:style>
  <w:style w:type="character" w:customStyle="1" w:styleId="Heading3Char">
    <w:name w:val="Heading 3 Char"/>
    <w:basedOn w:val="DefaultParagraphFont"/>
    <w:link w:val="Heading3"/>
    <w:uiPriority w:val="9"/>
    <w:rsid w:val="00DF5C10"/>
    <w:rPr>
      <w:rFonts w:asciiTheme="majorHAnsi" w:eastAsiaTheme="majorEastAsia" w:hAnsiTheme="majorHAnsi" w:cstheme="majorBidi"/>
      <w:b/>
      <w:spacing w:val="4"/>
      <w:sz w:val="24"/>
      <w:szCs w:val="24"/>
    </w:rPr>
  </w:style>
  <w:style w:type="character" w:customStyle="1" w:styleId="NoSpacingChar">
    <w:name w:val="No Spacing Char"/>
    <w:basedOn w:val="DefaultParagraphFont"/>
    <w:link w:val="NoSpacing"/>
    <w:uiPriority w:val="1"/>
    <w:rsid w:val="00DF5C10"/>
  </w:style>
  <w:style w:type="character" w:customStyle="1" w:styleId="Heading1Char">
    <w:name w:val="Heading 1 Char"/>
    <w:basedOn w:val="DefaultParagraphFont"/>
    <w:link w:val="Heading1"/>
    <w:uiPriority w:val="9"/>
    <w:rsid w:val="00CF5834"/>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F5834"/>
    <w:rPr>
      <w:rFonts w:asciiTheme="majorHAnsi" w:eastAsiaTheme="majorEastAsia" w:hAnsiTheme="majorHAnsi" w:cstheme="majorBidi"/>
      <w:b/>
      <w:bCs/>
      <w:sz w:val="28"/>
      <w:szCs w:val="28"/>
    </w:rPr>
  </w:style>
  <w:style w:type="character" w:customStyle="1" w:styleId="Heading4Char">
    <w:name w:val="Heading 4 Char"/>
    <w:basedOn w:val="DefaultParagraphFont"/>
    <w:link w:val="Heading4"/>
    <w:uiPriority w:val="9"/>
    <w:semiHidden/>
    <w:rsid w:val="00B2765C"/>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B2765C"/>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B2765C"/>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B2765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765C"/>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B2765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2765C"/>
    <w:rPr>
      <w:b/>
      <w:bCs/>
      <w:color w:val="4472C4" w:themeColor="accent1"/>
      <w:sz w:val="18"/>
      <w:szCs w:val="18"/>
    </w:rPr>
  </w:style>
  <w:style w:type="paragraph" w:styleId="Subtitle">
    <w:name w:val="Subtitle"/>
    <w:basedOn w:val="Normal"/>
    <w:next w:val="Normal"/>
    <w:link w:val="SubtitleChar"/>
    <w:uiPriority w:val="11"/>
    <w:qFormat/>
    <w:rsid w:val="00B2765C"/>
    <w:pPr>
      <w:numPr>
        <w:ilvl w:val="1"/>
      </w:numPr>
    </w:pPr>
    <w:rPr>
      <w:rFonts w:asciiTheme="majorHAnsi" w:eastAsiaTheme="majorEastAsia" w:hAnsiTheme="majorHAnsi" w:cstheme="majorBidi"/>
      <w:i/>
      <w:iCs/>
      <w:color w:val="4472C4" w:themeColor="accent1"/>
      <w:spacing w:val="15"/>
      <w:szCs w:val="24"/>
    </w:rPr>
  </w:style>
  <w:style w:type="character" w:customStyle="1" w:styleId="SubtitleChar">
    <w:name w:val="Subtitle Char"/>
    <w:basedOn w:val="DefaultParagraphFont"/>
    <w:link w:val="Subtitle"/>
    <w:uiPriority w:val="11"/>
    <w:rsid w:val="00B2765C"/>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B2765C"/>
    <w:rPr>
      <w:b/>
      <w:bCs/>
    </w:rPr>
  </w:style>
  <w:style w:type="character" w:styleId="Emphasis">
    <w:name w:val="Emphasis"/>
    <w:basedOn w:val="DefaultParagraphFont"/>
    <w:uiPriority w:val="20"/>
    <w:qFormat/>
    <w:rsid w:val="00B2765C"/>
    <w:rPr>
      <w:i/>
      <w:iCs/>
    </w:rPr>
  </w:style>
  <w:style w:type="paragraph" w:styleId="Quote">
    <w:name w:val="Quote"/>
    <w:basedOn w:val="Normal"/>
    <w:next w:val="Normal"/>
    <w:link w:val="QuoteChar"/>
    <w:uiPriority w:val="29"/>
    <w:qFormat/>
    <w:rsid w:val="00B2765C"/>
    <w:rPr>
      <w:i/>
      <w:iCs/>
      <w:color w:val="000000" w:themeColor="text1"/>
    </w:rPr>
  </w:style>
  <w:style w:type="character" w:customStyle="1" w:styleId="QuoteChar">
    <w:name w:val="Quote Char"/>
    <w:basedOn w:val="DefaultParagraphFont"/>
    <w:link w:val="Quote"/>
    <w:uiPriority w:val="29"/>
    <w:rsid w:val="00B2765C"/>
    <w:rPr>
      <w:i/>
      <w:iCs/>
      <w:color w:val="000000" w:themeColor="text1"/>
    </w:rPr>
  </w:style>
  <w:style w:type="paragraph" w:styleId="IntenseQuote">
    <w:name w:val="Intense Quote"/>
    <w:basedOn w:val="Normal"/>
    <w:next w:val="Normal"/>
    <w:link w:val="IntenseQuoteChar"/>
    <w:uiPriority w:val="30"/>
    <w:qFormat/>
    <w:rsid w:val="00B2765C"/>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B2765C"/>
    <w:rPr>
      <w:b/>
      <w:bCs/>
      <w:i/>
      <w:iCs/>
      <w:color w:val="4472C4" w:themeColor="accent1"/>
    </w:rPr>
  </w:style>
  <w:style w:type="character" w:styleId="SubtleEmphasis">
    <w:name w:val="Subtle Emphasis"/>
    <w:basedOn w:val="DefaultParagraphFont"/>
    <w:uiPriority w:val="19"/>
    <w:qFormat/>
    <w:rsid w:val="00B2765C"/>
    <w:rPr>
      <w:i/>
      <w:iCs/>
      <w:color w:val="808080" w:themeColor="text1" w:themeTint="7F"/>
    </w:rPr>
  </w:style>
  <w:style w:type="character" w:styleId="IntenseEmphasis">
    <w:name w:val="Intense Emphasis"/>
    <w:basedOn w:val="DefaultParagraphFont"/>
    <w:uiPriority w:val="21"/>
    <w:qFormat/>
    <w:rsid w:val="00B2765C"/>
    <w:rPr>
      <w:b/>
      <w:bCs/>
      <w:i/>
      <w:iCs/>
      <w:color w:val="4472C4" w:themeColor="accent1"/>
    </w:rPr>
  </w:style>
  <w:style w:type="character" w:styleId="SubtleReference">
    <w:name w:val="Subtle Reference"/>
    <w:basedOn w:val="DefaultParagraphFont"/>
    <w:uiPriority w:val="31"/>
    <w:qFormat/>
    <w:rsid w:val="00B2765C"/>
    <w:rPr>
      <w:smallCaps/>
      <w:color w:val="ED7D31" w:themeColor="accent2"/>
      <w:u w:val="single"/>
    </w:rPr>
  </w:style>
  <w:style w:type="character" w:styleId="IntenseReference">
    <w:name w:val="Intense Reference"/>
    <w:basedOn w:val="DefaultParagraphFont"/>
    <w:uiPriority w:val="32"/>
    <w:qFormat/>
    <w:rsid w:val="00B2765C"/>
    <w:rPr>
      <w:b/>
      <w:bCs/>
      <w:smallCaps/>
      <w:color w:val="ED7D31" w:themeColor="accent2"/>
      <w:spacing w:val="5"/>
      <w:u w:val="single"/>
    </w:rPr>
  </w:style>
  <w:style w:type="character" w:styleId="BookTitle">
    <w:name w:val="Book Title"/>
    <w:basedOn w:val="DefaultParagraphFont"/>
    <w:uiPriority w:val="33"/>
    <w:qFormat/>
    <w:rsid w:val="00B2765C"/>
    <w:rPr>
      <w:b/>
      <w:bCs/>
      <w:smallCaps/>
      <w:spacing w:val="5"/>
    </w:rPr>
  </w:style>
  <w:style w:type="paragraph" w:styleId="TOCHeading">
    <w:name w:val="TOC Heading"/>
    <w:basedOn w:val="Heading1"/>
    <w:next w:val="Normal"/>
    <w:uiPriority w:val="39"/>
    <w:semiHidden/>
    <w:unhideWhenUsed/>
    <w:qFormat/>
    <w:rsid w:val="00B2765C"/>
    <w:pPr>
      <w:outlineLvl w:val="9"/>
    </w:pPr>
  </w:style>
  <w:style w:type="character" w:styleId="CommentReference">
    <w:name w:val="annotation reference"/>
    <w:basedOn w:val="DefaultParagraphFont"/>
    <w:uiPriority w:val="99"/>
    <w:semiHidden/>
    <w:unhideWhenUsed/>
    <w:rsid w:val="008C369D"/>
    <w:rPr>
      <w:sz w:val="16"/>
      <w:szCs w:val="16"/>
    </w:rPr>
  </w:style>
  <w:style w:type="paragraph" w:styleId="CommentText">
    <w:name w:val="annotation text"/>
    <w:basedOn w:val="Normal"/>
    <w:link w:val="CommentTextChar"/>
    <w:uiPriority w:val="99"/>
    <w:unhideWhenUsed/>
    <w:rsid w:val="008C369D"/>
    <w:pPr>
      <w:spacing w:line="240" w:lineRule="auto"/>
    </w:pPr>
    <w:rPr>
      <w:sz w:val="20"/>
      <w:szCs w:val="20"/>
    </w:rPr>
  </w:style>
  <w:style w:type="character" w:customStyle="1" w:styleId="CommentTextChar">
    <w:name w:val="Comment Text Char"/>
    <w:basedOn w:val="DefaultParagraphFont"/>
    <w:link w:val="CommentText"/>
    <w:uiPriority w:val="99"/>
    <w:rsid w:val="008C369D"/>
    <w:rPr>
      <w:sz w:val="20"/>
      <w:szCs w:val="20"/>
    </w:rPr>
  </w:style>
  <w:style w:type="paragraph" w:styleId="CommentSubject">
    <w:name w:val="annotation subject"/>
    <w:basedOn w:val="CommentText"/>
    <w:next w:val="CommentText"/>
    <w:link w:val="CommentSubjectChar"/>
    <w:uiPriority w:val="99"/>
    <w:semiHidden/>
    <w:unhideWhenUsed/>
    <w:rsid w:val="008C369D"/>
    <w:rPr>
      <w:b/>
      <w:bCs/>
    </w:rPr>
  </w:style>
  <w:style w:type="character" w:customStyle="1" w:styleId="CommentSubjectChar">
    <w:name w:val="Comment Subject Char"/>
    <w:basedOn w:val="CommentTextChar"/>
    <w:link w:val="CommentSubject"/>
    <w:uiPriority w:val="99"/>
    <w:semiHidden/>
    <w:rsid w:val="008C369D"/>
    <w:rPr>
      <w:b/>
      <w:bCs/>
      <w:sz w:val="20"/>
      <w:szCs w:val="20"/>
    </w:rPr>
  </w:style>
  <w:style w:type="paragraph" w:styleId="BalloonText">
    <w:name w:val="Balloon Text"/>
    <w:basedOn w:val="Normal"/>
    <w:link w:val="BalloonTextChar"/>
    <w:uiPriority w:val="99"/>
    <w:semiHidden/>
    <w:unhideWhenUsed/>
    <w:rsid w:val="008C36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369D"/>
    <w:rPr>
      <w:rFonts w:ascii="Segoe UI" w:hAnsi="Segoe UI" w:cs="Segoe UI"/>
      <w:sz w:val="18"/>
      <w:szCs w:val="18"/>
    </w:rPr>
  </w:style>
  <w:style w:type="character" w:styleId="Hyperlink">
    <w:name w:val="Hyperlink"/>
    <w:basedOn w:val="DefaultParagraphFont"/>
    <w:uiPriority w:val="99"/>
    <w:unhideWhenUsed/>
    <w:rsid w:val="00413244"/>
    <w:rPr>
      <w:color w:val="0563C1" w:themeColor="hyperlink"/>
      <w:u w:val="single"/>
    </w:rPr>
  </w:style>
  <w:style w:type="character" w:styleId="UnresolvedMention">
    <w:name w:val="Unresolved Mention"/>
    <w:basedOn w:val="DefaultParagraphFont"/>
    <w:uiPriority w:val="99"/>
    <w:semiHidden/>
    <w:unhideWhenUsed/>
    <w:rsid w:val="00413244"/>
    <w:rPr>
      <w:color w:val="605E5C"/>
      <w:shd w:val="clear" w:color="auto" w:fill="E1DFDD"/>
    </w:rPr>
  </w:style>
  <w:style w:type="character" w:styleId="FollowedHyperlink">
    <w:name w:val="FollowedHyperlink"/>
    <w:basedOn w:val="DefaultParagraphFont"/>
    <w:uiPriority w:val="99"/>
    <w:semiHidden/>
    <w:unhideWhenUsed/>
    <w:rsid w:val="00413244"/>
    <w:rPr>
      <w:color w:val="954F72" w:themeColor="followedHyperlink"/>
      <w:u w:val="single"/>
    </w:rPr>
  </w:style>
  <w:style w:type="paragraph" w:styleId="ListParagraph">
    <w:name w:val="List Paragraph"/>
    <w:basedOn w:val="Normal"/>
    <w:uiPriority w:val="34"/>
    <w:qFormat/>
    <w:rsid w:val="00583D0B"/>
    <w:pPr>
      <w:ind w:left="720"/>
      <w:contextualSpacing/>
    </w:pPr>
  </w:style>
  <w:style w:type="paragraph" w:styleId="Header">
    <w:name w:val="header"/>
    <w:basedOn w:val="Normal"/>
    <w:link w:val="HeaderChar"/>
    <w:uiPriority w:val="99"/>
    <w:unhideWhenUsed/>
    <w:rsid w:val="00DD16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16C9"/>
  </w:style>
  <w:style w:type="paragraph" w:styleId="Footer">
    <w:name w:val="footer"/>
    <w:basedOn w:val="Normal"/>
    <w:link w:val="FooterChar"/>
    <w:uiPriority w:val="99"/>
    <w:unhideWhenUsed/>
    <w:rsid w:val="00DD16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16C9"/>
  </w:style>
  <w:style w:type="paragraph" w:styleId="Bibliography">
    <w:name w:val="Bibliography"/>
    <w:basedOn w:val="Normal"/>
    <w:next w:val="Normal"/>
    <w:uiPriority w:val="37"/>
    <w:unhideWhenUsed/>
    <w:rsid w:val="006C2AF8"/>
    <w:pPr>
      <w:tabs>
        <w:tab w:val="left" w:pos="384"/>
      </w:tabs>
      <w:spacing w:after="240" w:line="240" w:lineRule="auto"/>
      <w:ind w:left="384" w:hanging="384"/>
    </w:pPr>
  </w:style>
  <w:style w:type="paragraph" w:styleId="FootnoteText">
    <w:name w:val="footnote text"/>
    <w:basedOn w:val="Normal"/>
    <w:link w:val="FootnoteTextChar"/>
    <w:uiPriority w:val="99"/>
    <w:semiHidden/>
    <w:unhideWhenUsed/>
    <w:rsid w:val="00E163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6311"/>
    <w:rPr>
      <w:sz w:val="20"/>
      <w:szCs w:val="20"/>
    </w:rPr>
  </w:style>
  <w:style w:type="character" w:styleId="FootnoteReference">
    <w:name w:val="footnote reference"/>
    <w:basedOn w:val="DefaultParagraphFont"/>
    <w:uiPriority w:val="99"/>
    <w:semiHidden/>
    <w:unhideWhenUsed/>
    <w:rsid w:val="00E163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1825F-F345-4ECD-81BC-492F83CFA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2</TotalTime>
  <Pages>2</Pages>
  <Words>1868</Words>
  <Characters>1065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Zhang</dc:creator>
  <cp:keywords/>
  <dc:description/>
  <cp:lastModifiedBy>Julie Zhang</cp:lastModifiedBy>
  <cp:revision>199</cp:revision>
  <dcterms:created xsi:type="dcterms:W3CDTF">2020-03-08T01:05:00Z</dcterms:created>
  <dcterms:modified xsi:type="dcterms:W3CDTF">2020-03-09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b6xTYss"/&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